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AA4963" w14:textId="799367E5" w:rsidR="0043642A" w:rsidRDefault="0043642A" w:rsidP="000D7D20">
      <w:pPr>
        <w:jc w:val="center"/>
        <w:rPr>
          <w:b/>
          <w:sz w:val="28"/>
        </w:rPr>
      </w:pPr>
      <w:r>
        <w:rPr>
          <w:b/>
          <w:sz w:val="28"/>
        </w:rPr>
        <w:t>Title page</w:t>
      </w:r>
    </w:p>
    <w:p w14:paraId="6DA082E3" w14:textId="608E7EFB" w:rsidR="000D7D20" w:rsidRPr="0043642A" w:rsidRDefault="000D7D20" w:rsidP="000D7D20">
      <w:pPr>
        <w:jc w:val="center"/>
        <w:rPr>
          <w:rStyle w:val="A2"/>
          <w:rFonts w:ascii="Times New Roman" w:hAnsi="Times New Roman" w:cs="Times New Roman"/>
          <w:sz w:val="24"/>
          <w:szCs w:val="22"/>
        </w:rPr>
      </w:pPr>
      <w:r w:rsidRPr="0043642A">
        <w:rPr>
          <w:b/>
          <w:szCs w:val="22"/>
        </w:rPr>
        <w:t>OYSTER MUSHROOM</w:t>
      </w:r>
      <w:r w:rsidRPr="0043642A">
        <w:rPr>
          <w:rStyle w:val="A2"/>
          <w:rFonts w:ascii="Times New Roman" w:hAnsi="Times New Roman" w:cs="Times New Roman"/>
          <w:i/>
          <w:iCs/>
          <w:sz w:val="24"/>
          <w:szCs w:val="22"/>
        </w:rPr>
        <w:t xml:space="preserve"> (PLEUROTUS </w:t>
      </w:r>
      <w:r w:rsidRPr="0043642A">
        <w:rPr>
          <w:rStyle w:val="A2"/>
          <w:rFonts w:ascii="Times New Roman" w:hAnsi="Times New Roman" w:cs="Times New Roman"/>
          <w:sz w:val="24"/>
          <w:szCs w:val="22"/>
        </w:rPr>
        <w:t>SPP) YIELD PERFORMANCE ON DIFFERENT SUBSTRATES WITH ADDITION OF CHEMICAL AND BIOLOGICAL SUPPLEMENTS UNDER CONTROL CONDITION</w:t>
      </w:r>
    </w:p>
    <w:p w14:paraId="41CA3F1E" w14:textId="77777777" w:rsidR="000D7D20" w:rsidRPr="00E96846" w:rsidRDefault="000D7D20" w:rsidP="000D7D20">
      <w:pPr>
        <w:jc w:val="center"/>
        <w:rPr>
          <w:rStyle w:val="A2"/>
          <w:rFonts w:ascii="Times New Roman" w:hAnsi="Times New Roman" w:cs="Times New Roman"/>
        </w:rPr>
      </w:pPr>
    </w:p>
    <w:p w14:paraId="06E43719" w14:textId="77777777" w:rsidR="000D7D20" w:rsidRPr="0043642A" w:rsidRDefault="000D7D20" w:rsidP="0043642A">
      <w:pPr>
        <w:rPr>
          <w:rStyle w:val="A2"/>
          <w:rFonts w:ascii="Times New Roman" w:hAnsi="Times New Roman" w:cs="Times New Roman"/>
          <w:b w:val="0"/>
          <w:sz w:val="24"/>
        </w:rPr>
      </w:pPr>
      <w:r w:rsidRPr="0043642A">
        <w:rPr>
          <w:rStyle w:val="A2"/>
          <w:rFonts w:ascii="Times New Roman" w:hAnsi="Times New Roman" w:cs="Times New Roman"/>
          <w:b w:val="0"/>
          <w:sz w:val="24"/>
        </w:rPr>
        <w:t>Shazia Akram</w:t>
      </w:r>
    </w:p>
    <w:p w14:paraId="452712DC" w14:textId="46B74B0E" w:rsidR="001D27B0" w:rsidRPr="00E96846" w:rsidRDefault="0043642A" w:rsidP="0043642A">
      <w:hyperlink r:id="rId5" w:history="1">
        <w:r w:rsidRPr="00F46D98">
          <w:rPr>
            <w:rStyle w:val="Hyperlink"/>
          </w:rPr>
          <w:t>shaziaakram1947@yahoo.com</w:t>
        </w:r>
      </w:hyperlink>
    </w:p>
    <w:p w14:paraId="1399A1CC" w14:textId="35262F55" w:rsidR="000D7D20" w:rsidRDefault="0043642A" w:rsidP="00305E44">
      <w:r w:rsidRPr="0043642A">
        <w:t>Faculty of Bioscience and Technology for Food, Agriculture and Environment, University of Teramo, Via Renato Balzarini 1, 64100, Teramo, Italy</w:t>
      </w:r>
    </w:p>
    <w:p w14:paraId="3929EEC3" w14:textId="77777777" w:rsidR="0043642A" w:rsidRPr="00E96846" w:rsidRDefault="0043642A" w:rsidP="00305E44"/>
    <w:p w14:paraId="07E0D5FF" w14:textId="77777777" w:rsidR="000D7D20" w:rsidRPr="0043642A" w:rsidRDefault="000D7D20" w:rsidP="0043642A">
      <w:pPr>
        <w:rPr>
          <w:rStyle w:val="A2"/>
          <w:rFonts w:ascii="Times New Roman" w:hAnsi="Times New Roman" w:cs="Times New Roman"/>
          <w:b w:val="0"/>
          <w:sz w:val="24"/>
        </w:rPr>
      </w:pPr>
      <w:r w:rsidRPr="0043642A">
        <w:rPr>
          <w:rStyle w:val="A2"/>
          <w:rFonts w:ascii="Times New Roman" w:hAnsi="Times New Roman" w:cs="Times New Roman"/>
          <w:b w:val="0"/>
          <w:sz w:val="24"/>
        </w:rPr>
        <w:t>Rizwan Khan</w:t>
      </w:r>
    </w:p>
    <w:p w14:paraId="71BEB0AD" w14:textId="5DA19421" w:rsidR="001D27B0" w:rsidRPr="00E96846" w:rsidRDefault="0043642A" w:rsidP="0043642A">
      <w:hyperlink r:id="rId6" w:history="1">
        <w:r w:rsidRPr="00F46D98">
          <w:rPr>
            <w:rStyle w:val="Hyperlink"/>
          </w:rPr>
          <w:t>rizwan9004@gmail.com</w:t>
        </w:r>
      </w:hyperlink>
    </w:p>
    <w:p w14:paraId="577E44AB" w14:textId="34EB2BD9" w:rsidR="000D7D20" w:rsidRPr="00E96846" w:rsidRDefault="000D7D20" w:rsidP="00305E44">
      <w:r w:rsidRPr="00E96846">
        <w:t>State Key Laboratory for Conservation and Utilization of Bio-Resources in Yunnan</w:t>
      </w:r>
      <w:r w:rsidR="004F303C">
        <w:t xml:space="preserve">, </w:t>
      </w:r>
      <w:r w:rsidRPr="00E96846">
        <w:t>Yunnan Agricultural University, Kunming 650201, P.R. China.</w:t>
      </w:r>
    </w:p>
    <w:p w14:paraId="556D5D0C" w14:textId="77777777" w:rsidR="000D7D20" w:rsidRPr="00E96846" w:rsidRDefault="000D7D20" w:rsidP="00305E44"/>
    <w:p w14:paraId="5F9769BA" w14:textId="77777777" w:rsidR="000D7D20" w:rsidRPr="0043642A" w:rsidRDefault="000D7D20" w:rsidP="0043642A">
      <w:pPr>
        <w:rPr>
          <w:rStyle w:val="A2"/>
          <w:rFonts w:ascii="Times New Roman" w:hAnsi="Times New Roman" w:cs="Times New Roman"/>
          <w:b w:val="0"/>
          <w:sz w:val="24"/>
        </w:rPr>
      </w:pPr>
      <w:r w:rsidRPr="0043642A">
        <w:rPr>
          <w:rStyle w:val="A2"/>
          <w:rFonts w:ascii="Times New Roman" w:hAnsi="Times New Roman" w:cs="Times New Roman"/>
          <w:b w:val="0"/>
          <w:sz w:val="24"/>
        </w:rPr>
        <w:t>Owais Iqbal</w:t>
      </w:r>
    </w:p>
    <w:p w14:paraId="64B37F06" w14:textId="111A1C23" w:rsidR="001D27B0" w:rsidRPr="00E96846" w:rsidRDefault="0043642A" w:rsidP="0043642A">
      <w:hyperlink r:id="rId7" w:history="1">
        <w:r w:rsidRPr="00F46D98">
          <w:rPr>
            <w:rStyle w:val="Hyperlink"/>
          </w:rPr>
          <w:t>owais.iqbal918@gail.com</w:t>
        </w:r>
      </w:hyperlink>
    </w:p>
    <w:p w14:paraId="1D4860CC" w14:textId="41271DC6" w:rsidR="000D7D20" w:rsidRDefault="004F303C" w:rsidP="00305E44">
      <w:r>
        <w:t>State Key Laboratory for Conservation and Utilization of Bio-Resources in Yunnan</w:t>
      </w:r>
      <w:r>
        <w:t>/</w:t>
      </w:r>
      <w:r>
        <w:t>Yunnan-CABI Joint Laboratory for Integrated Prevention and Control of Transboundary Pests, Yunnan Agricultural University, Kunming, Yunnan 650201, China.</w:t>
      </w:r>
    </w:p>
    <w:p w14:paraId="73E6D3D5" w14:textId="77777777" w:rsidR="004F303C" w:rsidRPr="00E96846" w:rsidRDefault="004F303C" w:rsidP="00305E44"/>
    <w:p w14:paraId="4339380D" w14:textId="77777777" w:rsidR="000D7D20" w:rsidRPr="0043642A" w:rsidRDefault="000D7D20" w:rsidP="0043642A">
      <w:pPr>
        <w:tabs>
          <w:tab w:val="left" w:pos="1392"/>
        </w:tabs>
        <w:rPr>
          <w:rStyle w:val="A2"/>
          <w:rFonts w:ascii="Times New Roman" w:hAnsi="Times New Roman" w:cs="Times New Roman"/>
          <w:b w:val="0"/>
          <w:bCs w:val="0"/>
          <w:color w:val="auto"/>
          <w:sz w:val="24"/>
          <w:szCs w:val="24"/>
        </w:rPr>
      </w:pPr>
      <w:r w:rsidRPr="0043642A">
        <w:rPr>
          <w:rStyle w:val="A2"/>
          <w:rFonts w:ascii="Times New Roman" w:hAnsi="Times New Roman" w:cs="Times New Roman"/>
          <w:b w:val="0"/>
          <w:bCs w:val="0"/>
          <w:color w:val="auto"/>
          <w:sz w:val="24"/>
          <w:szCs w:val="24"/>
        </w:rPr>
        <w:t>Muhammad Nabeel</w:t>
      </w:r>
    </w:p>
    <w:p w14:paraId="6E400483" w14:textId="3A3AF597" w:rsidR="001D27B0" w:rsidRPr="0043642A" w:rsidRDefault="0043642A" w:rsidP="0043642A">
      <w:pPr>
        <w:tabs>
          <w:tab w:val="left" w:pos="1392"/>
        </w:tabs>
        <w:rPr>
          <w:rStyle w:val="A2"/>
          <w:rFonts w:ascii="Times New Roman" w:hAnsi="Times New Roman" w:cs="Times New Roman"/>
          <w:b w:val="0"/>
          <w:bCs w:val="0"/>
          <w:color w:val="auto"/>
          <w:sz w:val="24"/>
          <w:szCs w:val="24"/>
        </w:rPr>
      </w:pPr>
      <w:hyperlink r:id="rId8" w:history="1">
        <w:r w:rsidRPr="00F46D98">
          <w:rPr>
            <w:rStyle w:val="Hyperlink"/>
          </w:rPr>
          <w:t>nabeel@af.czu.cz</w:t>
        </w:r>
      </w:hyperlink>
      <w:r w:rsidR="001D27B0" w:rsidRPr="0043642A">
        <w:rPr>
          <w:rStyle w:val="A2"/>
          <w:rFonts w:ascii="Times New Roman" w:hAnsi="Times New Roman" w:cs="Times New Roman"/>
          <w:b w:val="0"/>
          <w:bCs w:val="0"/>
          <w:color w:val="auto"/>
          <w:sz w:val="24"/>
          <w:szCs w:val="24"/>
        </w:rPr>
        <w:t xml:space="preserve"> </w:t>
      </w:r>
    </w:p>
    <w:p w14:paraId="39888DB2" w14:textId="77777777" w:rsidR="000D7D20" w:rsidRDefault="000D7D20" w:rsidP="0043642A">
      <w:pPr>
        <w:tabs>
          <w:tab w:val="left" w:pos="1392"/>
        </w:tabs>
        <w:rPr>
          <w:rStyle w:val="A2"/>
          <w:rFonts w:ascii="Times New Roman" w:hAnsi="Times New Roman" w:cs="Times New Roman"/>
          <w:b w:val="0"/>
          <w:bCs w:val="0"/>
          <w:color w:val="auto"/>
          <w:sz w:val="24"/>
          <w:szCs w:val="24"/>
        </w:rPr>
      </w:pPr>
      <w:r w:rsidRPr="000D7D20">
        <w:rPr>
          <w:rStyle w:val="A2"/>
          <w:rFonts w:ascii="Times New Roman" w:hAnsi="Times New Roman" w:cs="Times New Roman"/>
          <w:b w:val="0"/>
          <w:bCs w:val="0"/>
          <w:color w:val="auto"/>
          <w:sz w:val="24"/>
          <w:szCs w:val="24"/>
        </w:rPr>
        <w:t xml:space="preserve">Department of Plant Protection, Faculty of Agrobiology, Food and Natural Resources, Czech University of Life Sciences Prague, </w:t>
      </w:r>
      <w:proofErr w:type="spellStart"/>
      <w:r w:rsidRPr="000D7D20">
        <w:rPr>
          <w:rStyle w:val="A2"/>
          <w:rFonts w:ascii="Times New Roman" w:hAnsi="Times New Roman" w:cs="Times New Roman"/>
          <w:b w:val="0"/>
          <w:bCs w:val="0"/>
          <w:color w:val="auto"/>
          <w:sz w:val="24"/>
          <w:szCs w:val="24"/>
        </w:rPr>
        <w:t>Kamycka</w:t>
      </w:r>
      <w:proofErr w:type="spellEnd"/>
      <w:r w:rsidRPr="000D7D20">
        <w:rPr>
          <w:rStyle w:val="A2"/>
          <w:rFonts w:ascii="Times New Roman" w:hAnsi="Times New Roman" w:cs="Times New Roman"/>
          <w:b w:val="0"/>
          <w:bCs w:val="0"/>
          <w:color w:val="auto"/>
          <w:sz w:val="24"/>
          <w:szCs w:val="24"/>
        </w:rPr>
        <w:t xml:space="preserve"> 129, 16500 Prague, Czech Republic</w:t>
      </w:r>
    </w:p>
    <w:p w14:paraId="0FA2CD09" w14:textId="77777777" w:rsidR="004F303C" w:rsidRDefault="004F303C" w:rsidP="00305E44">
      <w:pPr>
        <w:tabs>
          <w:tab w:val="left" w:pos="1392"/>
        </w:tabs>
        <w:ind w:left="360"/>
        <w:rPr>
          <w:rStyle w:val="A2"/>
          <w:rFonts w:ascii="Times New Roman" w:hAnsi="Times New Roman" w:cs="Times New Roman"/>
          <w:b w:val="0"/>
          <w:bCs w:val="0"/>
          <w:color w:val="auto"/>
          <w:sz w:val="24"/>
          <w:szCs w:val="24"/>
        </w:rPr>
      </w:pPr>
    </w:p>
    <w:p w14:paraId="71DE4F0C" w14:textId="40A0ED93" w:rsidR="004F303C" w:rsidRPr="0043642A" w:rsidRDefault="004F303C" w:rsidP="0043642A">
      <w:pPr>
        <w:tabs>
          <w:tab w:val="left" w:pos="1392"/>
        </w:tabs>
        <w:rPr>
          <w:rStyle w:val="A2"/>
          <w:rFonts w:ascii="Times New Roman" w:hAnsi="Times New Roman" w:cs="Times New Roman"/>
          <w:b w:val="0"/>
          <w:bCs w:val="0"/>
          <w:color w:val="auto"/>
          <w:sz w:val="24"/>
          <w:szCs w:val="24"/>
        </w:rPr>
      </w:pPr>
      <w:r w:rsidRPr="0043642A">
        <w:rPr>
          <w:rStyle w:val="A2"/>
          <w:rFonts w:ascii="Times New Roman" w:hAnsi="Times New Roman" w:cs="Times New Roman"/>
          <w:b w:val="0"/>
          <w:bCs w:val="0"/>
          <w:color w:val="auto"/>
          <w:sz w:val="24"/>
          <w:szCs w:val="24"/>
        </w:rPr>
        <w:t>Sumbal Zaman</w:t>
      </w:r>
    </w:p>
    <w:bookmarkStart w:id="0" w:name="_Hlk161138429"/>
    <w:p w14:paraId="39FEE6E8" w14:textId="776E7FD0" w:rsidR="000A2968" w:rsidRPr="0043642A" w:rsidRDefault="0043642A" w:rsidP="0043642A">
      <w:pPr>
        <w:tabs>
          <w:tab w:val="left" w:pos="1392"/>
        </w:tabs>
        <w:rPr>
          <w:rStyle w:val="Hyperlink"/>
          <w:iCs/>
        </w:rPr>
      </w:pPr>
      <w:r>
        <w:rPr>
          <w:iCs/>
        </w:rPr>
        <w:fldChar w:fldCharType="begin"/>
      </w:r>
      <w:r>
        <w:rPr>
          <w:iCs/>
        </w:rPr>
        <w:instrText>HYPERLINK "mailto:</w:instrText>
      </w:r>
      <w:r w:rsidRPr="0043642A">
        <w:rPr>
          <w:iCs/>
        </w:rPr>
        <w:instrText>szaman2k12@gmail.com</w:instrText>
      </w:r>
      <w:r>
        <w:rPr>
          <w:iCs/>
        </w:rPr>
        <w:instrText>"</w:instrText>
      </w:r>
      <w:r>
        <w:rPr>
          <w:iCs/>
        </w:rPr>
        <w:fldChar w:fldCharType="separate"/>
      </w:r>
      <w:r w:rsidRPr="00F46D98">
        <w:rPr>
          <w:rStyle w:val="Hyperlink"/>
          <w:iCs/>
        </w:rPr>
        <w:t>szaman2k12@gmail.com</w:t>
      </w:r>
      <w:r>
        <w:rPr>
          <w:iCs/>
        </w:rPr>
        <w:fldChar w:fldCharType="end"/>
      </w:r>
    </w:p>
    <w:p w14:paraId="04FA7E83" w14:textId="461F4DF7" w:rsidR="004F303C" w:rsidRPr="0043642A" w:rsidRDefault="000A2968" w:rsidP="0043642A">
      <w:pPr>
        <w:tabs>
          <w:tab w:val="left" w:pos="1392"/>
        </w:tabs>
        <w:rPr>
          <w:rStyle w:val="A2"/>
          <w:rFonts w:ascii="Times New Roman" w:hAnsi="Times New Roman" w:cs="Times New Roman"/>
          <w:b w:val="0"/>
          <w:bCs w:val="0"/>
          <w:color w:val="auto"/>
          <w:sz w:val="24"/>
          <w:szCs w:val="24"/>
        </w:rPr>
      </w:pPr>
      <w:r w:rsidRPr="0043642A">
        <w:rPr>
          <w:rStyle w:val="A2"/>
          <w:rFonts w:ascii="Times New Roman" w:hAnsi="Times New Roman" w:cs="Times New Roman"/>
          <w:b w:val="0"/>
          <w:bCs w:val="0"/>
          <w:color w:val="auto"/>
          <w:sz w:val="24"/>
          <w:szCs w:val="24"/>
        </w:rPr>
        <w:t>Department of Plant Protection, Faculty of Crop Protection, Sindh Agriculture University, Tando Jam</w:t>
      </w:r>
      <w:r w:rsidRPr="0043642A">
        <w:rPr>
          <w:rStyle w:val="A2"/>
          <w:rFonts w:ascii="Times New Roman" w:hAnsi="Times New Roman" w:cs="Times New Roman"/>
          <w:b w:val="0"/>
          <w:bCs w:val="0"/>
          <w:color w:val="auto"/>
          <w:sz w:val="24"/>
          <w:szCs w:val="24"/>
        </w:rPr>
        <w:t xml:space="preserve"> </w:t>
      </w:r>
      <w:r w:rsidR="00305E44" w:rsidRPr="0043642A">
        <w:rPr>
          <w:rStyle w:val="A2"/>
          <w:rFonts w:ascii="Times New Roman" w:hAnsi="Times New Roman" w:cs="Times New Roman"/>
          <w:b w:val="0"/>
          <w:bCs w:val="0"/>
          <w:color w:val="auto"/>
          <w:sz w:val="24"/>
          <w:szCs w:val="24"/>
        </w:rPr>
        <w:t>70060</w:t>
      </w:r>
      <w:r w:rsidRPr="0043642A">
        <w:rPr>
          <w:rStyle w:val="A2"/>
          <w:rFonts w:ascii="Times New Roman" w:hAnsi="Times New Roman" w:cs="Times New Roman"/>
          <w:b w:val="0"/>
          <w:bCs w:val="0"/>
          <w:color w:val="auto"/>
          <w:sz w:val="24"/>
          <w:szCs w:val="24"/>
        </w:rPr>
        <w:t>, Pakistan</w:t>
      </w:r>
      <w:bookmarkEnd w:id="0"/>
      <w:r w:rsidR="00305E44" w:rsidRPr="0043642A">
        <w:rPr>
          <w:rStyle w:val="A2"/>
          <w:rFonts w:ascii="Times New Roman" w:hAnsi="Times New Roman" w:cs="Times New Roman"/>
          <w:b w:val="0"/>
          <w:bCs w:val="0"/>
          <w:color w:val="auto"/>
          <w:sz w:val="24"/>
          <w:szCs w:val="24"/>
        </w:rPr>
        <w:t>.</w:t>
      </w:r>
    </w:p>
    <w:p w14:paraId="3C969D1B" w14:textId="77777777" w:rsidR="00C468AD" w:rsidRDefault="00C468AD" w:rsidP="00305E44">
      <w:pPr>
        <w:pStyle w:val="ListParagraph"/>
        <w:tabs>
          <w:tab w:val="left" w:pos="1392"/>
        </w:tabs>
        <w:rPr>
          <w:rStyle w:val="A2"/>
          <w:rFonts w:ascii="Times New Roman" w:hAnsi="Times New Roman" w:cs="Times New Roman"/>
          <w:b w:val="0"/>
          <w:bCs w:val="0"/>
          <w:color w:val="auto"/>
          <w:sz w:val="24"/>
          <w:szCs w:val="24"/>
        </w:rPr>
      </w:pPr>
    </w:p>
    <w:p w14:paraId="06D972E9" w14:textId="288FF914" w:rsidR="004F303C" w:rsidRPr="0043642A" w:rsidRDefault="004F303C" w:rsidP="0043642A">
      <w:pPr>
        <w:tabs>
          <w:tab w:val="left" w:pos="1392"/>
        </w:tabs>
        <w:rPr>
          <w:rStyle w:val="A2"/>
          <w:rFonts w:ascii="Times New Roman" w:hAnsi="Times New Roman" w:cs="Times New Roman"/>
          <w:b w:val="0"/>
          <w:bCs w:val="0"/>
          <w:color w:val="auto"/>
          <w:sz w:val="24"/>
          <w:szCs w:val="24"/>
        </w:rPr>
      </w:pPr>
      <w:r w:rsidRPr="0043642A">
        <w:rPr>
          <w:rStyle w:val="A2"/>
          <w:rFonts w:ascii="Times New Roman" w:hAnsi="Times New Roman" w:cs="Times New Roman"/>
          <w:b w:val="0"/>
          <w:bCs w:val="0"/>
          <w:color w:val="auto"/>
          <w:sz w:val="24"/>
          <w:szCs w:val="24"/>
        </w:rPr>
        <w:t>Nimra Khanzada</w:t>
      </w:r>
    </w:p>
    <w:p w14:paraId="410F9B54" w14:textId="46603B35" w:rsidR="000A2968" w:rsidRPr="0043642A" w:rsidRDefault="0043642A" w:rsidP="0043642A">
      <w:pPr>
        <w:tabs>
          <w:tab w:val="left" w:pos="1392"/>
        </w:tabs>
        <w:rPr>
          <w:rStyle w:val="A2"/>
          <w:rFonts w:ascii="Times New Roman" w:hAnsi="Times New Roman" w:cs="Times New Roman"/>
          <w:b w:val="0"/>
          <w:bCs w:val="0"/>
          <w:color w:val="auto"/>
          <w:sz w:val="24"/>
          <w:szCs w:val="24"/>
        </w:rPr>
      </w:pPr>
      <w:hyperlink r:id="rId9" w:history="1">
        <w:r w:rsidRPr="00F46D98">
          <w:rPr>
            <w:rStyle w:val="Hyperlink"/>
            <w:iCs/>
          </w:rPr>
          <w:t>nimrak62@gmail.com</w:t>
        </w:r>
      </w:hyperlink>
    </w:p>
    <w:p w14:paraId="3F0358ED" w14:textId="616AE916" w:rsidR="00305E44" w:rsidRPr="0043642A" w:rsidRDefault="000A2968" w:rsidP="0043642A">
      <w:pPr>
        <w:tabs>
          <w:tab w:val="left" w:pos="1392"/>
        </w:tabs>
        <w:rPr>
          <w:rStyle w:val="A2"/>
          <w:rFonts w:ascii="Times New Roman" w:hAnsi="Times New Roman" w:cs="Times New Roman"/>
          <w:b w:val="0"/>
          <w:bCs w:val="0"/>
          <w:color w:val="auto"/>
          <w:sz w:val="24"/>
          <w:szCs w:val="24"/>
        </w:rPr>
      </w:pPr>
      <w:r w:rsidRPr="0043642A">
        <w:rPr>
          <w:rStyle w:val="A2"/>
          <w:rFonts w:ascii="Times New Roman" w:hAnsi="Times New Roman" w:cs="Times New Roman"/>
          <w:b w:val="0"/>
          <w:bCs w:val="0"/>
          <w:color w:val="auto"/>
          <w:sz w:val="24"/>
          <w:szCs w:val="24"/>
        </w:rPr>
        <w:t>Department of Plant Protection, Faculty of Crop Protection, Sindh Agriculture University, Tando Jam 70060, Pakistan</w:t>
      </w:r>
    </w:p>
    <w:p w14:paraId="2296FF12" w14:textId="77777777" w:rsidR="00C468AD" w:rsidRDefault="00C468AD" w:rsidP="00305E44">
      <w:pPr>
        <w:pStyle w:val="ListParagraph"/>
        <w:tabs>
          <w:tab w:val="left" w:pos="1392"/>
        </w:tabs>
        <w:rPr>
          <w:rStyle w:val="A2"/>
          <w:rFonts w:ascii="Times New Roman" w:hAnsi="Times New Roman" w:cs="Times New Roman"/>
          <w:b w:val="0"/>
          <w:bCs w:val="0"/>
          <w:color w:val="auto"/>
          <w:sz w:val="24"/>
          <w:szCs w:val="24"/>
        </w:rPr>
      </w:pPr>
    </w:p>
    <w:p w14:paraId="3064A779" w14:textId="5D156835" w:rsidR="004F303C" w:rsidRPr="0043642A" w:rsidRDefault="004F303C" w:rsidP="0043642A">
      <w:pPr>
        <w:tabs>
          <w:tab w:val="left" w:pos="1392"/>
        </w:tabs>
        <w:rPr>
          <w:rStyle w:val="A2"/>
          <w:rFonts w:ascii="Times New Roman" w:hAnsi="Times New Roman" w:cs="Times New Roman"/>
          <w:b w:val="0"/>
          <w:bCs w:val="0"/>
          <w:color w:val="auto"/>
          <w:sz w:val="24"/>
          <w:szCs w:val="24"/>
        </w:rPr>
      </w:pPr>
      <w:r w:rsidRPr="0043642A">
        <w:rPr>
          <w:rStyle w:val="A2"/>
          <w:rFonts w:ascii="Times New Roman" w:hAnsi="Times New Roman" w:cs="Times New Roman"/>
          <w:b w:val="0"/>
          <w:bCs w:val="0"/>
          <w:color w:val="auto"/>
          <w:sz w:val="24"/>
          <w:szCs w:val="24"/>
        </w:rPr>
        <w:t>Muhammad Ali Khanzada</w:t>
      </w:r>
    </w:p>
    <w:p w14:paraId="57F6F52A" w14:textId="52187DB4" w:rsidR="000A2968" w:rsidRPr="0043642A" w:rsidRDefault="0043642A" w:rsidP="0043642A">
      <w:pPr>
        <w:tabs>
          <w:tab w:val="left" w:pos="1392"/>
        </w:tabs>
        <w:rPr>
          <w:rStyle w:val="A2"/>
          <w:rFonts w:ascii="Times New Roman" w:hAnsi="Times New Roman" w:cs="Times New Roman"/>
          <w:b w:val="0"/>
          <w:bCs w:val="0"/>
          <w:color w:val="auto"/>
          <w:sz w:val="24"/>
          <w:szCs w:val="24"/>
        </w:rPr>
      </w:pPr>
      <w:hyperlink r:id="rId10" w:history="1">
        <w:r w:rsidRPr="00F46D98">
          <w:rPr>
            <w:rStyle w:val="Hyperlink"/>
            <w:iCs/>
          </w:rPr>
          <w:t>malikhanzada@sau.edu.pk</w:t>
        </w:r>
      </w:hyperlink>
    </w:p>
    <w:p w14:paraId="43E0A195" w14:textId="68316B19" w:rsidR="00305E44" w:rsidRPr="0043642A" w:rsidRDefault="000A2968" w:rsidP="0043642A">
      <w:pPr>
        <w:tabs>
          <w:tab w:val="left" w:pos="1392"/>
        </w:tabs>
        <w:rPr>
          <w:rStyle w:val="A2"/>
          <w:rFonts w:ascii="Times New Roman" w:hAnsi="Times New Roman" w:cs="Times New Roman"/>
          <w:b w:val="0"/>
          <w:bCs w:val="0"/>
          <w:color w:val="auto"/>
          <w:sz w:val="24"/>
          <w:szCs w:val="24"/>
        </w:rPr>
      </w:pPr>
      <w:bookmarkStart w:id="1" w:name="_Hlk161139178"/>
      <w:r w:rsidRPr="0043642A">
        <w:rPr>
          <w:rStyle w:val="A2"/>
          <w:rFonts w:ascii="Times New Roman" w:hAnsi="Times New Roman" w:cs="Times New Roman"/>
          <w:b w:val="0"/>
          <w:bCs w:val="0"/>
          <w:color w:val="auto"/>
          <w:sz w:val="24"/>
          <w:szCs w:val="24"/>
        </w:rPr>
        <w:t>Department of Plant Protection, Faculty of Crop Protection, Sindh Agriculture University, Tando Jam 70060, Pakistan</w:t>
      </w:r>
    </w:p>
    <w:bookmarkEnd w:id="1"/>
    <w:p w14:paraId="49B79A26" w14:textId="49255DB4" w:rsidR="000D7D20" w:rsidRPr="000D7D20" w:rsidRDefault="000D7D20" w:rsidP="000D7D20">
      <w:pPr>
        <w:tabs>
          <w:tab w:val="left" w:pos="1392"/>
        </w:tabs>
        <w:ind w:left="360"/>
        <w:jc w:val="left"/>
        <w:rPr>
          <w:rStyle w:val="A2"/>
          <w:rFonts w:ascii="Times New Roman" w:hAnsi="Times New Roman" w:cs="Times New Roman"/>
          <w:b w:val="0"/>
          <w:bCs w:val="0"/>
          <w:color w:val="auto"/>
          <w:sz w:val="24"/>
          <w:szCs w:val="24"/>
        </w:rPr>
      </w:pPr>
      <w:r w:rsidRPr="000D7D20">
        <w:rPr>
          <w:rStyle w:val="A2"/>
          <w:rFonts w:ascii="Times New Roman" w:hAnsi="Times New Roman" w:cs="Times New Roman"/>
          <w:b w:val="0"/>
          <w:bCs w:val="0"/>
          <w:color w:val="auto"/>
          <w:sz w:val="24"/>
          <w:szCs w:val="24"/>
        </w:rPr>
        <w:tab/>
      </w:r>
    </w:p>
    <w:p w14:paraId="23A17E05" w14:textId="77777777" w:rsidR="000D7D20" w:rsidRPr="00E96846" w:rsidRDefault="000D7D20" w:rsidP="000D7D20">
      <w:pPr>
        <w:spacing w:before="100" w:beforeAutospacing="1" w:after="100" w:afterAutospacing="1"/>
        <w:contextualSpacing/>
        <w:jc w:val="center"/>
        <w:rPr>
          <w:b/>
          <w:bCs/>
          <w:color w:val="000000"/>
          <w:sz w:val="2"/>
          <w:szCs w:val="26"/>
        </w:rPr>
      </w:pPr>
    </w:p>
    <w:p w14:paraId="056C53F8" w14:textId="77777777" w:rsidR="000D7D20" w:rsidRPr="00E96846" w:rsidRDefault="000D7D20" w:rsidP="000D7D20">
      <w:pPr>
        <w:spacing w:before="100" w:beforeAutospacing="1" w:after="100" w:afterAutospacing="1"/>
        <w:contextualSpacing/>
        <w:jc w:val="center"/>
        <w:rPr>
          <w:b/>
          <w:bCs/>
          <w:color w:val="000000"/>
          <w:sz w:val="2"/>
          <w:szCs w:val="26"/>
        </w:rPr>
      </w:pPr>
    </w:p>
    <w:p w14:paraId="0DFA28D7" w14:textId="2E5B00EA" w:rsidR="000D7D20" w:rsidRPr="00E96846" w:rsidRDefault="000D7D20" w:rsidP="00C468AD">
      <w:pPr>
        <w:autoSpaceDE w:val="0"/>
        <w:autoSpaceDN w:val="0"/>
        <w:adjustRightInd w:val="0"/>
        <w:spacing w:before="100" w:beforeAutospacing="1" w:after="100" w:afterAutospacing="1"/>
        <w:contextualSpacing/>
        <w:rPr>
          <w:color w:val="000000" w:themeColor="text1"/>
          <w:szCs w:val="36"/>
        </w:rPr>
      </w:pPr>
      <w:r w:rsidRPr="00E96846">
        <w:rPr>
          <w:color w:val="000000" w:themeColor="text1"/>
          <w:szCs w:val="36"/>
        </w:rPr>
        <w:t xml:space="preserve">*Corresponding author: </w:t>
      </w:r>
      <w:hyperlink r:id="rId11" w:history="1">
        <w:r w:rsidR="00C468AD" w:rsidRPr="00F46D98">
          <w:rPr>
            <w:rStyle w:val="Hyperlink"/>
            <w:szCs w:val="36"/>
          </w:rPr>
          <w:t>owais.iqbal.918@gmail.com</w:t>
        </w:r>
      </w:hyperlink>
      <w:r w:rsidR="00C468AD">
        <w:rPr>
          <w:color w:val="000000" w:themeColor="text1"/>
          <w:szCs w:val="36"/>
        </w:rPr>
        <w:t xml:space="preserve"> </w:t>
      </w:r>
    </w:p>
    <w:p w14:paraId="6C6F9D14" w14:textId="50FD7A40" w:rsidR="000D7D20" w:rsidRDefault="000D7D20">
      <w:pPr>
        <w:spacing w:after="160" w:line="259" w:lineRule="auto"/>
        <w:jc w:val="left"/>
        <w:rPr>
          <w:b/>
          <w:sz w:val="28"/>
        </w:rPr>
      </w:pPr>
    </w:p>
    <w:p w14:paraId="4D306A1F" w14:textId="77777777" w:rsidR="00AE0BA6" w:rsidRPr="00E96846" w:rsidRDefault="00AE0BA6" w:rsidP="00AE0BA6">
      <w:pPr>
        <w:autoSpaceDE w:val="0"/>
        <w:autoSpaceDN w:val="0"/>
        <w:adjustRightInd w:val="0"/>
        <w:spacing w:before="100" w:beforeAutospacing="1" w:after="100" w:afterAutospacing="1"/>
        <w:contextualSpacing/>
        <w:jc w:val="center"/>
        <w:rPr>
          <w:color w:val="000000" w:themeColor="text1"/>
          <w:szCs w:val="36"/>
        </w:rPr>
      </w:pPr>
    </w:p>
    <w:p w14:paraId="021152BF" w14:textId="77777777" w:rsidR="000D7D20" w:rsidRDefault="000D7D20" w:rsidP="00F0754B">
      <w:pPr>
        <w:autoSpaceDE w:val="0"/>
        <w:autoSpaceDN w:val="0"/>
        <w:adjustRightInd w:val="0"/>
        <w:spacing w:before="100" w:beforeAutospacing="1" w:after="100" w:afterAutospacing="1"/>
        <w:contextualSpacing/>
        <w:jc w:val="center"/>
        <w:rPr>
          <w:b/>
          <w:color w:val="000000" w:themeColor="text1"/>
          <w:szCs w:val="36"/>
        </w:rPr>
      </w:pPr>
    </w:p>
    <w:p w14:paraId="6F3B62A5" w14:textId="77777777" w:rsidR="000D7D20" w:rsidRPr="0043642A" w:rsidRDefault="000D7D20" w:rsidP="000D7D20">
      <w:pPr>
        <w:jc w:val="center"/>
        <w:rPr>
          <w:rStyle w:val="A2"/>
          <w:rFonts w:ascii="Times New Roman" w:hAnsi="Times New Roman" w:cs="Times New Roman"/>
          <w:sz w:val="24"/>
          <w:szCs w:val="22"/>
        </w:rPr>
      </w:pPr>
      <w:r w:rsidRPr="0043642A">
        <w:rPr>
          <w:b/>
          <w:szCs w:val="22"/>
        </w:rPr>
        <w:lastRenderedPageBreak/>
        <w:t>OYSTER MUSHROOM</w:t>
      </w:r>
      <w:r w:rsidRPr="0043642A">
        <w:rPr>
          <w:rStyle w:val="A2"/>
          <w:rFonts w:ascii="Times New Roman" w:hAnsi="Times New Roman" w:cs="Times New Roman"/>
          <w:i/>
          <w:iCs/>
          <w:sz w:val="24"/>
          <w:szCs w:val="22"/>
        </w:rPr>
        <w:t xml:space="preserve"> (PLEUROTUS </w:t>
      </w:r>
      <w:r w:rsidRPr="0043642A">
        <w:rPr>
          <w:rStyle w:val="A2"/>
          <w:rFonts w:ascii="Times New Roman" w:hAnsi="Times New Roman" w:cs="Times New Roman"/>
          <w:sz w:val="24"/>
          <w:szCs w:val="22"/>
        </w:rPr>
        <w:t>SPP) YIELD PERFORMANCE ON DIFFERENT SUBSTRATES WITH ADDITION OF CHEMICAL AND BIOLOGICAL SUPPLEMENTS UNDER CONTROL CONDITION</w:t>
      </w:r>
    </w:p>
    <w:p w14:paraId="5C3D4289" w14:textId="1816905E" w:rsidR="000D7D20" w:rsidRDefault="00027EBF" w:rsidP="000D7D20">
      <w:pPr>
        <w:jc w:val="center"/>
        <w:rPr>
          <w:rStyle w:val="A2"/>
          <w:rFonts w:ascii="Times New Roman" w:hAnsi="Times New Roman" w:cs="Times New Roman"/>
          <w:sz w:val="24"/>
          <w:szCs w:val="22"/>
        </w:rPr>
      </w:pPr>
      <w:proofErr w:type="spellStart"/>
      <w:r w:rsidRPr="00027EBF">
        <w:rPr>
          <w:rStyle w:val="A2"/>
          <w:rFonts w:ascii="Times New Roman" w:hAnsi="Times New Roman" w:cs="Times New Roman"/>
          <w:sz w:val="24"/>
          <w:szCs w:val="22"/>
          <w:vertAlign w:val="superscript"/>
        </w:rPr>
        <w:t>a</w:t>
      </w:r>
      <w:r w:rsidR="000D7D20" w:rsidRPr="0043642A">
        <w:rPr>
          <w:rStyle w:val="A2"/>
          <w:rFonts w:ascii="Times New Roman" w:hAnsi="Times New Roman" w:cs="Times New Roman"/>
          <w:sz w:val="24"/>
          <w:szCs w:val="22"/>
        </w:rPr>
        <w:t>Shazia</w:t>
      </w:r>
      <w:proofErr w:type="spellEnd"/>
      <w:r w:rsidR="000D7D20" w:rsidRPr="0043642A">
        <w:rPr>
          <w:rStyle w:val="A2"/>
          <w:rFonts w:ascii="Times New Roman" w:hAnsi="Times New Roman" w:cs="Times New Roman"/>
          <w:sz w:val="24"/>
          <w:szCs w:val="22"/>
        </w:rPr>
        <w:t xml:space="preserve"> Akram, </w:t>
      </w:r>
      <w:proofErr w:type="spellStart"/>
      <w:r w:rsidRPr="00027EBF">
        <w:rPr>
          <w:rStyle w:val="A2"/>
          <w:rFonts w:ascii="Times New Roman" w:hAnsi="Times New Roman" w:cs="Times New Roman"/>
          <w:sz w:val="24"/>
          <w:szCs w:val="22"/>
          <w:vertAlign w:val="superscript"/>
        </w:rPr>
        <w:t>b</w:t>
      </w:r>
      <w:r w:rsidR="000D7D20" w:rsidRPr="0043642A">
        <w:rPr>
          <w:rStyle w:val="A2"/>
          <w:rFonts w:ascii="Times New Roman" w:hAnsi="Times New Roman" w:cs="Times New Roman"/>
          <w:sz w:val="24"/>
          <w:szCs w:val="22"/>
        </w:rPr>
        <w:t>Rizwan</w:t>
      </w:r>
      <w:proofErr w:type="spellEnd"/>
      <w:r w:rsidR="000D7D20" w:rsidRPr="0043642A">
        <w:rPr>
          <w:rStyle w:val="A2"/>
          <w:rFonts w:ascii="Times New Roman" w:hAnsi="Times New Roman" w:cs="Times New Roman"/>
          <w:sz w:val="24"/>
          <w:szCs w:val="22"/>
        </w:rPr>
        <w:t xml:space="preserve"> Khan, </w:t>
      </w:r>
      <w:proofErr w:type="spellStart"/>
      <w:proofErr w:type="gramStart"/>
      <w:r w:rsidRPr="00027EBF">
        <w:rPr>
          <w:rStyle w:val="A2"/>
          <w:rFonts w:ascii="Times New Roman" w:hAnsi="Times New Roman" w:cs="Times New Roman"/>
          <w:sz w:val="24"/>
          <w:szCs w:val="22"/>
          <w:vertAlign w:val="superscript"/>
        </w:rPr>
        <w:t>b,c</w:t>
      </w:r>
      <w:proofErr w:type="gramEnd"/>
      <w:r w:rsidRPr="00027EBF">
        <w:rPr>
          <w:rStyle w:val="A2"/>
          <w:rFonts w:ascii="Times New Roman" w:hAnsi="Times New Roman" w:cs="Times New Roman"/>
          <w:sz w:val="24"/>
          <w:szCs w:val="22"/>
          <w:vertAlign w:val="superscript"/>
        </w:rPr>
        <w:t>,e</w:t>
      </w:r>
      <w:r w:rsidR="000D7D20" w:rsidRPr="0043642A">
        <w:rPr>
          <w:rStyle w:val="A2"/>
          <w:rFonts w:ascii="Times New Roman" w:hAnsi="Times New Roman" w:cs="Times New Roman"/>
          <w:sz w:val="24"/>
          <w:szCs w:val="22"/>
        </w:rPr>
        <w:t>Owais</w:t>
      </w:r>
      <w:proofErr w:type="spellEnd"/>
      <w:r w:rsidR="000D7D20" w:rsidRPr="0043642A">
        <w:rPr>
          <w:rStyle w:val="A2"/>
          <w:rFonts w:ascii="Times New Roman" w:hAnsi="Times New Roman" w:cs="Times New Roman"/>
          <w:sz w:val="24"/>
          <w:szCs w:val="22"/>
        </w:rPr>
        <w:t xml:space="preserve"> Iqbal</w:t>
      </w:r>
      <w:r w:rsidR="00867720" w:rsidRPr="0043642A">
        <w:rPr>
          <w:rStyle w:val="A2"/>
          <w:rFonts w:ascii="Times New Roman" w:hAnsi="Times New Roman" w:cs="Times New Roman"/>
          <w:sz w:val="24"/>
          <w:szCs w:val="22"/>
        </w:rPr>
        <w:t xml:space="preserve">, </w:t>
      </w:r>
      <w:proofErr w:type="spellStart"/>
      <w:r w:rsidRPr="00027EBF">
        <w:rPr>
          <w:rStyle w:val="A2"/>
          <w:rFonts w:ascii="Times New Roman" w:hAnsi="Times New Roman" w:cs="Times New Roman"/>
          <w:sz w:val="24"/>
          <w:szCs w:val="22"/>
          <w:vertAlign w:val="superscript"/>
        </w:rPr>
        <w:t>d</w:t>
      </w:r>
      <w:r w:rsidR="00867720" w:rsidRPr="0043642A">
        <w:rPr>
          <w:rStyle w:val="A2"/>
          <w:rFonts w:ascii="Times New Roman" w:hAnsi="Times New Roman" w:cs="Times New Roman"/>
          <w:sz w:val="24"/>
          <w:szCs w:val="22"/>
        </w:rPr>
        <w:t>Muhammad</w:t>
      </w:r>
      <w:proofErr w:type="spellEnd"/>
      <w:r w:rsidR="00867720" w:rsidRPr="0043642A">
        <w:rPr>
          <w:rStyle w:val="A2"/>
          <w:rFonts w:ascii="Times New Roman" w:hAnsi="Times New Roman" w:cs="Times New Roman"/>
          <w:sz w:val="24"/>
          <w:szCs w:val="22"/>
        </w:rPr>
        <w:t xml:space="preserve"> Nabeel, </w:t>
      </w:r>
      <w:proofErr w:type="spellStart"/>
      <w:r w:rsidRPr="00027EBF">
        <w:rPr>
          <w:rStyle w:val="A2"/>
          <w:rFonts w:ascii="Times New Roman" w:hAnsi="Times New Roman" w:cs="Times New Roman"/>
          <w:sz w:val="24"/>
          <w:szCs w:val="22"/>
          <w:vertAlign w:val="superscript"/>
        </w:rPr>
        <w:t>e</w:t>
      </w:r>
      <w:r w:rsidR="00867720" w:rsidRPr="0043642A">
        <w:rPr>
          <w:rStyle w:val="A2"/>
          <w:rFonts w:ascii="Times New Roman" w:hAnsi="Times New Roman" w:cs="Times New Roman"/>
          <w:sz w:val="24"/>
          <w:szCs w:val="22"/>
        </w:rPr>
        <w:t>Sumbal</w:t>
      </w:r>
      <w:proofErr w:type="spellEnd"/>
      <w:r w:rsidR="00867720" w:rsidRPr="0043642A">
        <w:rPr>
          <w:rStyle w:val="A2"/>
          <w:rFonts w:ascii="Times New Roman" w:hAnsi="Times New Roman" w:cs="Times New Roman"/>
          <w:sz w:val="24"/>
          <w:szCs w:val="22"/>
        </w:rPr>
        <w:t xml:space="preserve"> Zaman, </w:t>
      </w:r>
      <w:proofErr w:type="spellStart"/>
      <w:r w:rsidRPr="00027EBF">
        <w:rPr>
          <w:rStyle w:val="A2"/>
          <w:rFonts w:ascii="Times New Roman" w:hAnsi="Times New Roman" w:cs="Times New Roman"/>
          <w:sz w:val="24"/>
          <w:szCs w:val="22"/>
          <w:vertAlign w:val="superscript"/>
        </w:rPr>
        <w:t>e</w:t>
      </w:r>
      <w:r w:rsidR="00867720" w:rsidRPr="0043642A">
        <w:rPr>
          <w:rStyle w:val="A2"/>
          <w:rFonts w:ascii="Times New Roman" w:hAnsi="Times New Roman" w:cs="Times New Roman"/>
          <w:sz w:val="24"/>
          <w:szCs w:val="22"/>
        </w:rPr>
        <w:t>Nimra</w:t>
      </w:r>
      <w:proofErr w:type="spellEnd"/>
      <w:r w:rsidR="00867720" w:rsidRPr="0043642A">
        <w:rPr>
          <w:rStyle w:val="A2"/>
          <w:rFonts w:ascii="Times New Roman" w:hAnsi="Times New Roman" w:cs="Times New Roman"/>
          <w:sz w:val="24"/>
          <w:szCs w:val="22"/>
        </w:rPr>
        <w:t xml:space="preserve"> Khanzada, </w:t>
      </w:r>
      <w:proofErr w:type="spellStart"/>
      <w:r w:rsidRPr="00027EBF">
        <w:rPr>
          <w:rStyle w:val="A2"/>
          <w:rFonts w:ascii="Times New Roman" w:hAnsi="Times New Roman" w:cs="Times New Roman"/>
          <w:sz w:val="24"/>
          <w:szCs w:val="22"/>
          <w:vertAlign w:val="superscript"/>
        </w:rPr>
        <w:t>e</w:t>
      </w:r>
      <w:r w:rsidR="00867720" w:rsidRPr="0043642A">
        <w:rPr>
          <w:rStyle w:val="A2"/>
          <w:rFonts w:ascii="Times New Roman" w:hAnsi="Times New Roman" w:cs="Times New Roman"/>
          <w:sz w:val="24"/>
          <w:szCs w:val="22"/>
        </w:rPr>
        <w:t>Muhammad</w:t>
      </w:r>
      <w:proofErr w:type="spellEnd"/>
      <w:r w:rsidR="00867720" w:rsidRPr="0043642A">
        <w:rPr>
          <w:rStyle w:val="A2"/>
          <w:rFonts w:ascii="Times New Roman" w:hAnsi="Times New Roman" w:cs="Times New Roman"/>
          <w:sz w:val="24"/>
          <w:szCs w:val="22"/>
        </w:rPr>
        <w:t xml:space="preserve"> Ali Khanzada</w:t>
      </w:r>
    </w:p>
    <w:p w14:paraId="13EE1CEC" w14:textId="37370792" w:rsidR="0043642A" w:rsidRDefault="00027EBF" w:rsidP="000D7D20">
      <w:pPr>
        <w:jc w:val="center"/>
        <w:rPr>
          <w:rStyle w:val="A2"/>
          <w:rFonts w:ascii="Times New Roman" w:hAnsi="Times New Roman" w:cs="Times New Roman"/>
          <w:b w:val="0"/>
          <w:bCs w:val="0"/>
          <w:i/>
          <w:iCs/>
          <w:sz w:val="24"/>
          <w:szCs w:val="22"/>
        </w:rPr>
      </w:pPr>
      <w:proofErr w:type="spellStart"/>
      <w:r w:rsidRPr="00027EBF">
        <w:rPr>
          <w:rStyle w:val="A2"/>
          <w:rFonts w:ascii="Times New Roman" w:hAnsi="Times New Roman" w:cs="Times New Roman"/>
          <w:b w:val="0"/>
          <w:bCs w:val="0"/>
          <w:i/>
          <w:iCs/>
          <w:sz w:val="24"/>
          <w:szCs w:val="22"/>
          <w:vertAlign w:val="superscript"/>
        </w:rPr>
        <w:t>a</w:t>
      </w:r>
      <w:r w:rsidR="0043642A" w:rsidRPr="0043642A">
        <w:rPr>
          <w:rStyle w:val="A2"/>
          <w:rFonts w:ascii="Times New Roman" w:hAnsi="Times New Roman" w:cs="Times New Roman"/>
          <w:b w:val="0"/>
          <w:bCs w:val="0"/>
          <w:i/>
          <w:iCs/>
          <w:sz w:val="24"/>
          <w:szCs w:val="22"/>
        </w:rPr>
        <w:t>Faculty</w:t>
      </w:r>
      <w:proofErr w:type="spellEnd"/>
      <w:r w:rsidR="0043642A" w:rsidRPr="0043642A">
        <w:rPr>
          <w:rStyle w:val="A2"/>
          <w:rFonts w:ascii="Times New Roman" w:hAnsi="Times New Roman" w:cs="Times New Roman"/>
          <w:b w:val="0"/>
          <w:bCs w:val="0"/>
          <w:i/>
          <w:iCs/>
          <w:sz w:val="24"/>
          <w:szCs w:val="22"/>
        </w:rPr>
        <w:t xml:space="preserve"> of Bioscience and Technology for Food, Agriculture and Environment, University of Teramo, Via Renato Balzarini 1, 64100, Teramo, Italy</w:t>
      </w:r>
    </w:p>
    <w:p w14:paraId="2C0FAFD4" w14:textId="552A4DF8" w:rsidR="0043642A" w:rsidRDefault="00027EBF" w:rsidP="000D7D20">
      <w:pPr>
        <w:jc w:val="center"/>
        <w:rPr>
          <w:rStyle w:val="A2"/>
          <w:rFonts w:ascii="Times New Roman" w:hAnsi="Times New Roman" w:cs="Times New Roman"/>
          <w:b w:val="0"/>
          <w:bCs w:val="0"/>
          <w:i/>
          <w:iCs/>
          <w:sz w:val="24"/>
          <w:szCs w:val="22"/>
        </w:rPr>
      </w:pPr>
      <w:proofErr w:type="spellStart"/>
      <w:r w:rsidRPr="00027EBF">
        <w:rPr>
          <w:rStyle w:val="A2"/>
          <w:rFonts w:ascii="Times New Roman" w:hAnsi="Times New Roman" w:cs="Times New Roman"/>
          <w:b w:val="0"/>
          <w:bCs w:val="0"/>
          <w:i/>
          <w:iCs/>
          <w:sz w:val="24"/>
          <w:szCs w:val="22"/>
          <w:vertAlign w:val="superscript"/>
        </w:rPr>
        <w:t>b</w:t>
      </w:r>
      <w:r w:rsidR="0043642A" w:rsidRPr="0043642A">
        <w:rPr>
          <w:rStyle w:val="A2"/>
          <w:rFonts w:ascii="Times New Roman" w:hAnsi="Times New Roman" w:cs="Times New Roman"/>
          <w:b w:val="0"/>
          <w:bCs w:val="0"/>
          <w:i/>
          <w:iCs/>
          <w:sz w:val="24"/>
          <w:szCs w:val="22"/>
        </w:rPr>
        <w:t>State</w:t>
      </w:r>
      <w:proofErr w:type="spellEnd"/>
      <w:r w:rsidR="0043642A" w:rsidRPr="0043642A">
        <w:rPr>
          <w:rStyle w:val="A2"/>
          <w:rFonts w:ascii="Times New Roman" w:hAnsi="Times New Roman" w:cs="Times New Roman"/>
          <w:b w:val="0"/>
          <w:bCs w:val="0"/>
          <w:i/>
          <w:iCs/>
          <w:sz w:val="24"/>
          <w:szCs w:val="22"/>
        </w:rPr>
        <w:t xml:space="preserve"> Key Laboratory for Conservation and Utilization of Bio-Resources in Yunnan/Faculty of Plant Protection, Yunnan Agricultural University, Kunming 650201, P.R. China</w:t>
      </w:r>
    </w:p>
    <w:p w14:paraId="137D5B9F" w14:textId="52FE0C71" w:rsidR="0043642A" w:rsidRDefault="00027EBF" w:rsidP="00027EBF">
      <w:pPr>
        <w:jc w:val="center"/>
        <w:rPr>
          <w:rStyle w:val="A2"/>
          <w:rFonts w:ascii="Times New Roman" w:hAnsi="Times New Roman" w:cs="Times New Roman"/>
          <w:b w:val="0"/>
          <w:bCs w:val="0"/>
          <w:i/>
          <w:iCs/>
          <w:sz w:val="24"/>
          <w:szCs w:val="22"/>
        </w:rPr>
      </w:pPr>
      <w:proofErr w:type="spellStart"/>
      <w:r w:rsidRPr="00027EBF">
        <w:rPr>
          <w:rStyle w:val="A2"/>
          <w:rFonts w:ascii="Times New Roman" w:hAnsi="Times New Roman" w:cs="Times New Roman"/>
          <w:b w:val="0"/>
          <w:bCs w:val="0"/>
          <w:i/>
          <w:iCs/>
          <w:sz w:val="24"/>
          <w:szCs w:val="22"/>
          <w:vertAlign w:val="superscript"/>
        </w:rPr>
        <w:t>c</w:t>
      </w:r>
      <w:r w:rsidR="0043642A" w:rsidRPr="0043642A">
        <w:rPr>
          <w:rStyle w:val="A2"/>
          <w:rFonts w:ascii="Times New Roman" w:hAnsi="Times New Roman" w:cs="Times New Roman"/>
          <w:b w:val="0"/>
          <w:bCs w:val="0"/>
          <w:i/>
          <w:iCs/>
          <w:sz w:val="24"/>
          <w:szCs w:val="22"/>
        </w:rPr>
        <w:t>Yunnan</w:t>
      </w:r>
      <w:proofErr w:type="spellEnd"/>
      <w:r w:rsidR="0043642A" w:rsidRPr="0043642A">
        <w:rPr>
          <w:rStyle w:val="A2"/>
          <w:rFonts w:ascii="Times New Roman" w:hAnsi="Times New Roman" w:cs="Times New Roman"/>
          <w:b w:val="0"/>
          <w:bCs w:val="0"/>
          <w:i/>
          <w:iCs/>
          <w:sz w:val="24"/>
          <w:szCs w:val="22"/>
        </w:rPr>
        <w:t>-CABI Joint Laboratory for Integrated Prevention and Control of Transboundary Pests, Yunnan Agricultural University, Kunming, Yunnan 650201, China</w:t>
      </w:r>
    </w:p>
    <w:p w14:paraId="410DAFEF" w14:textId="3A6FBE3E" w:rsidR="0043642A" w:rsidRDefault="00027EBF" w:rsidP="00027EBF">
      <w:pPr>
        <w:jc w:val="center"/>
        <w:rPr>
          <w:rStyle w:val="A2"/>
          <w:rFonts w:ascii="Times New Roman" w:hAnsi="Times New Roman" w:cs="Times New Roman"/>
          <w:b w:val="0"/>
          <w:bCs w:val="0"/>
          <w:i/>
          <w:iCs/>
          <w:sz w:val="24"/>
          <w:szCs w:val="22"/>
        </w:rPr>
      </w:pPr>
      <w:proofErr w:type="spellStart"/>
      <w:r w:rsidRPr="00027EBF">
        <w:rPr>
          <w:rStyle w:val="A2"/>
          <w:rFonts w:ascii="Times New Roman" w:hAnsi="Times New Roman" w:cs="Times New Roman"/>
          <w:b w:val="0"/>
          <w:bCs w:val="0"/>
          <w:i/>
          <w:iCs/>
          <w:sz w:val="24"/>
          <w:szCs w:val="22"/>
          <w:vertAlign w:val="superscript"/>
        </w:rPr>
        <w:t>d</w:t>
      </w:r>
      <w:r w:rsidR="0043642A" w:rsidRPr="0043642A">
        <w:rPr>
          <w:rStyle w:val="A2"/>
          <w:rFonts w:ascii="Times New Roman" w:hAnsi="Times New Roman" w:cs="Times New Roman"/>
          <w:b w:val="0"/>
          <w:bCs w:val="0"/>
          <w:i/>
          <w:iCs/>
          <w:sz w:val="24"/>
          <w:szCs w:val="22"/>
        </w:rPr>
        <w:t>Department</w:t>
      </w:r>
      <w:proofErr w:type="spellEnd"/>
      <w:r w:rsidR="0043642A" w:rsidRPr="0043642A">
        <w:rPr>
          <w:rStyle w:val="A2"/>
          <w:rFonts w:ascii="Times New Roman" w:hAnsi="Times New Roman" w:cs="Times New Roman"/>
          <w:b w:val="0"/>
          <w:bCs w:val="0"/>
          <w:i/>
          <w:iCs/>
          <w:sz w:val="24"/>
          <w:szCs w:val="22"/>
        </w:rPr>
        <w:t xml:space="preserve"> of Plant Protection, Faculty of Agrobiology, Food and Natural Resources, Czech University of Life Sciences Prague, </w:t>
      </w:r>
      <w:proofErr w:type="spellStart"/>
      <w:r w:rsidR="0043642A" w:rsidRPr="0043642A">
        <w:rPr>
          <w:rStyle w:val="A2"/>
          <w:rFonts w:ascii="Times New Roman" w:hAnsi="Times New Roman" w:cs="Times New Roman"/>
          <w:b w:val="0"/>
          <w:bCs w:val="0"/>
          <w:i/>
          <w:iCs/>
          <w:sz w:val="24"/>
          <w:szCs w:val="22"/>
        </w:rPr>
        <w:t>Kamycka</w:t>
      </w:r>
      <w:proofErr w:type="spellEnd"/>
      <w:r w:rsidR="0043642A" w:rsidRPr="0043642A">
        <w:rPr>
          <w:rStyle w:val="A2"/>
          <w:rFonts w:ascii="Times New Roman" w:hAnsi="Times New Roman" w:cs="Times New Roman"/>
          <w:b w:val="0"/>
          <w:bCs w:val="0"/>
          <w:i/>
          <w:iCs/>
          <w:sz w:val="24"/>
          <w:szCs w:val="22"/>
        </w:rPr>
        <w:t xml:space="preserve"> 129, 16500 Prague, Czech Republic</w:t>
      </w:r>
    </w:p>
    <w:p w14:paraId="431DDFE1" w14:textId="6BE21C33" w:rsidR="0043642A" w:rsidRPr="0043642A" w:rsidRDefault="00027EBF" w:rsidP="00027EBF">
      <w:pPr>
        <w:jc w:val="center"/>
        <w:rPr>
          <w:rStyle w:val="A2"/>
          <w:rFonts w:ascii="Times New Roman" w:hAnsi="Times New Roman" w:cs="Times New Roman"/>
          <w:b w:val="0"/>
          <w:bCs w:val="0"/>
          <w:i/>
          <w:iCs/>
          <w:sz w:val="24"/>
          <w:szCs w:val="22"/>
        </w:rPr>
      </w:pPr>
      <w:proofErr w:type="spellStart"/>
      <w:r w:rsidRPr="00027EBF">
        <w:rPr>
          <w:rStyle w:val="A2"/>
          <w:rFonts w:ascii="Times New Roman" w:hAnsi="Times New Roman" w:cs="Times New Roman"/>
          <w:b w:val="0"/>
          <w:bCs w:val="0"/>
          <w:i/>
          <w:iCs/>
          <w:sz w:val="24"/>
          <w:szCs w:val="22"/>
          <w:vertAlign w:val="superscript"/>
        </w:rPr>
        <w:t>e</w:t>
      </w:r>
      <w:r w:rsidR="0043642A" w:rsidRPr="0043642A">
        <w:rPr>
          <w:rStyle w:val="A2"/>
          <w:rFonts w:ascii="Times New Roman" w:hAnsi="Times New Roman" w:cs="Times New Roman"/>
          <w:b w:val="0"/>
          <w:bCs w:val="0"/>
          <w:i/>
          <w:iCs/>
          <w:sz w:val="24"/>
          <w:szCs w:val="22"/>
        </w:rPr>
        <w:t>Department</w:t>
      </w:r>
      <w:proofErr w:type="spellEnd"/>
      <w:r w:rsidR="0043642A" w:rsidRPr="0043642A">
        <w:rPr>
          <w:rStyle w:val="A2"/>
          <w:rFonts w:ascii="Times New Roman" w:hAnsi="Times New Roman" w:cs="Times New Roman"/>
          <w:b w:val="0"/>
          <w:bCs w:val="0"/>
          <w:i/>
          <w:iCs/>
          <w:sz w:val="24"/>
          <w:szCs w:val="22"/>
        </w:rPr>
        <w:t xml:space="preserve"> of Plant Protection, Faculty of Crop Protection, Sindh Agriculture University, Tando Jam 70060, Pakistan</w:t>
      </w:r>
    </w:p>
    <w:p w14:paraId="2693DDC1" w14:textId="77777777" w:rsidR="0043642A" w:rsidRPr="0043642A" w:rsidRDefault="0043642A" w:rsidP="000D7D20">
      <w:pPr>
        <w:jc w:val="center"/>
        <w:rPr>
          <w:rStyle w:val="A2"/>
          <w:rFonts w:ascii="Times New Roman" w:hAnsi="Times New Roman" w:cs="Times New Roman"/>
          <w:b w:val="0"/>
          <w:bCs w:val="0"/>
          <w:i/>
          <w:iCs/>
          <w:sz w:val="24"/>
          <w:szCs w:val="22"/>
        </w:rPr>
      </w:pPr>
    </w:p>
    <w:p w14:paraId="0DA0DC98" w14:textId="77777777" w:rsidR="000D7D20" w:rsidRDefault="000D7D20" w:rsidP="00F0754B">
      <w:pPr>
        <w:autoSpaceDE w:val="0"/>
        <w:autoSpaceDN w:val="0"/>
        <w:adjustRightInd w:val="0"/>
        <w:spacing w:before="100" w:beforeAutospacing="1" w:after="100" w:afterAutospacing="1"/>
        <w:contextualSpacing/>
        <w:jc w:val="center"/>
        <w:rPr>
          <w:b/>
          <w:color w:val="000000" w:themeColor="text1"/>
          <w:szCs w:val="36"/>
        </w:rPr>
      </w:pPr>
    </w:p>
    <w:p w14:paraId="5563F423" w14:textId="26C92518" w:rsidR="00F0754B" w:rsidRPr="00E96846" w:rsidRDefault="00F0754B" w:rsidP="00F0754B">
      <w:pPr>
        <w:autoSpaceDE w:val="0"/>
        <w:autoSpaceDN w:val="0"/>
        <w:adjustRightInd w:val="0"/>
        <w:spacing w:before="100" w:beforeAutospacing="1" w:after="100" w:afterAutospacing="1"/>
        <w:contextualSpacing/>
        <w:jc w:val="center"/>
        <w:rPr>
          <w:b/>
          <w:color w:val="000000" w:themeColor="text1"/>
          <w:sz w:val="28"/>
          <w:szCs w:val="36"/>
        </w:rPr>
      </w:pPr>
      <w:r w:rsidRPr="00E96846">
        <w:rPr>
          <w:b/>
          <w:color w:val="000000" w:themeColor="text1"/>
          <w:szCs w:val="36"/>
        </w:rPr>
        <w:t>ABSTRACT</w:t>
      </w:r>
    </w:p>
    <w:p w14:paraId="7699CA7D" w14:textId="10DB9373" w:rsidR="00F0754B" w:rsidRPr="00E96846" w:rsidRDefault="00F0754B" w:rsidP="00F0754B">
      <w:pPr>
        <w:autoSpaceDE w:val="0"/>
        <w:autoSpaceDN w:val="0"/>
        <w:adjustRightInd w:val="0"/>
        <w:spacing w:line="360" w:lineRule="auto"/>
        <w:rPr>
          <w:sz w:val="32"/>
          <w:szCs w:val="36"/>
        </w:rPr>
      </w:pPr>
      <w:r w:rsidRPr="00E96846">
        <w:rPr>
          <w:color w:val="2E2E2E"/>
        </w:rPr>
        <w:t xml:space="preserve">Oyster mushroom </w:t>
      </w:r>
      <w:r w:rsidRPr="00E96846">
        <w:rPr>
          <w:i/>
          <w:color w:val="2E2E2E"/>
        </w:rPr>
        <w:t>Pleurotus ostreatus</w:t>
      </w:r>
      <w:r w:rsidRPr="00E96846">
        <w:rPr>
          <w:color w:val="2E2E2E"/>
        </w:rPr>
        <w:t xml:space="preserve"> is </w:t>
      </w:r>
      <w:r w:rsidR="00763AB5">
        <w:rPr>
          <w:color w:val="2E2E2E"/>
        </w:rPr>
        <w:t>economically important,</w:t>
      </w:r>
      <w:r w:rsidRPr="00E96846">
        <w:rPr>
          <w:color w:val="2E2E2E"/>
        </w:rPr>
        <w:t xml:space="preserve"> edible mushroom and known for its medicinal properties. </w:t>
      </w:r>
      <w:r w:rsidR="00763AB5" w:rsidRPr="00E96846">
        <w:rPr>
          <w:color w:val="2E2E2E"/>
        </w:rPr>
        <w:t>Hence</w:t>
      </w:r>
      <w:r w:rsidR="00763AB5">
        <w:rPr>
          <w:color w:val="2E2E2E"/>
        </w:rPr>
        <w:t>,</w:t>
      </w:r>
      <w:r w:rsidR="00763AB5" w:rsidRPr="00E96846">
        <w:rPr>
          <w:color w:val="2E2E2E"/>
        </w:rPr>
        <w:t xml:space="preserve"> integration of non-conventional crops in prevailing agricultural system can improve the economic status of the farmer. </w:t>
      </w:r>
      <w:r w:rsidR="00763AB5">
        <w:rPr>
          <w:color w:val="2E2E2E"/>
        </w:rPr>
        <w:t xml:space="preserve">The aim of the study was to evaluated the suitability of various substrates with addition of chemicals and </w:t>
      </w:r>
      <w:r w:rsidR="00763AB5" w:rsidRPr="00E96846">
        <w:rPr>
          <w:color w:val="2E2E2E"/>
        </w:rPr>
        <w:t xml:space="preserve">biological </w:t>
      </w:r>
      <w:r w:rsidR="00763AB5">
        <w:rPr>
          <w:color w:val="2E2E2E"/>
        </w:rPr>
        <w:t>supplements to improve yield production. The spawn was prepared in Laboratory of Plant Pathology Agriculture Peshawar</w:t>
      </w:r>
      <w:r w:rsidR="001F7213">
        <w:rPr>
          <w:color w:val="2E2E2E"/>
        </w:rPr>
        <w:t xml:space="preserve"> from the pure culture of </w:t>
      </w:r>
      <w:r w:rsidR="001F7213" w:rsidRPr="00763AB5">
        <w:rPr>
          <w:i/>
          <w:iCs/>
          <w:color w:val="2E2E2E"/>
        </w:rPr>
        <w:t>P.</w:t>
      </w:r>
      <w:r w:rsidR="001F7213" w:rsidRPr="00E96846">
        <w:rPr>
          <w:i/>
          <w:color w:val="2E2E2E"/>
        </w:rPr>
        <w:t xml:space="preserve"> ostreatus</w:t>
      </w:r>
      <w:r w:rsidR="00763AB5">
        <w:rPr>
          <w:color w:val="2E2E2E"/>
        </w:rPr>
        <w:t>. The</w:t>
      </w:r>
      <w:r w:rsidRPr="00E96846">
        <w:t xml:space="preserve"> appreciable yields were obtained on chemical fortified substrates as compared to non-supplemented treatments which have a significant effect on the mushroom production. </w:t>
      </w:r>
      <w:r w:rsidR="00CD7133">
        <w:t>O</w:t>
      </w:r>
      <w:r w:rsidR="00CD7133" w:rsidRPr="00E96846">
        <w:t>verall,</w:t>
      </w:r>
      <w:r w:rsidRPr="00E96846">
        <w:t xml:space="preserve"> the highest</w:t>
      </w:r>
      <w:r w:rsidR="00CD7133">
        <w:t xml:space="preserve"> mean</w:t>
      </w:r>
      <w:r w:rsidRPr="00E96846">
        <w:t xml:space="preserve"> yield (388</w:t>
      </w:r>
      <w:r w:rsidR="00CD7133">
        <w:t xml:space="preserve"> </w:t>
      </w:r>
      <w:r w:rsidR="00F51E1A">
        <w:t>g</w:t>
      </w:r>
      <w:r w:rsidRPr="00E96846">
        <w:t xml:space="preserve">) was recorded on wheat straw substrate supplemented with diammonium. In addition, </w:t>
      </w:r>
      <w:r w:rsidR="006342C7" w:rsidRPr="00E96846">
        <w:t>biological</w:t>
      </w:r>
      <w:r w:rsidRPr="00E96846">
        <w:t xml:space="preserve"> supplemented substrate </w:t>
      </w:r>
      <w:r w:rsidR="00CD7133">
        <w:t xml:space="preserve">was </w:t>
      </w:r>
      <w:r w:rsidRPr="00E96846">
        <w:t xml:space="preserve">significantly enhanced the yield performance of </w:t>
      </w:r>
      <w:r w:rsidRPr="00E96846">
        <w:rPr>
          <w:i/>
        </w:rPr>
        <w:t>P. ostreatus</w:t>
      </w:r>
      <w:r w:rsidRPr="00E96846">
        <w:t xml:space="preserve"> expect of chicken manure substrate. The high yield (372</w:t>
      </w:r>
      <w:r w:rsidR="00CD7133">
        <w:t xml:space="preserve"> </w:t>
      </w:r>
      <w:r w:rsidR="00F51E1A">
        <w:t>g</w:t>
      </w:r>
      <w:r w:rsidRPr="00E96846">
        <w:t xml:space="preserve">) was observed on cotton waste substrate </w:t>
      </w:r>
      <w:r w:rsidR="00CD7133" w:rsidRPr="00E96846">
        <w:t>au</w:t>
      </w:r>
      <w:r w:rsidR="00CD7133">
        <w:t>g</w:t>
      </w:r>
      <w:r w:rsidR="00CD7133" w:rsidRPr="00E96846">
        <w:t>mented</w:t>
      </w:r>
      <w:r w:rsidRPr="00E96846">
        <w:t xml:space="preserve"> with biological supplement rice husk. It is concluded that </w:t>
      </w:r>
      <w:r w:rsidRPr="00E96846">
        <w:rPr>
          <w:shd w:val="clear" w:color="auto" w:fill="FCFCFC"/>
        </w:rPr>
        <w:t xml:space="preserve">the addition of external nutrients including chemical and biological supplements can increase the yield of oyster mushroom and will be useful tool for the farmers to add supplements in substrates. </w:t>
      </w:r>
    </w:p>
    <w:p w14:paraId="04FA0D35" w14:textId="77777777" w:rsidR="00F0754B" w:rsidRPr="00E96846" w:rsidRDefault="00F0754B" w:rsidP="00F0754B"/>
    <w:p w14:paraId="07D95E08" w14:textId="77777777" w:rsidR="00F0754B" w:rsidRPr="00E96846" w:rsidRDefault="00F0754B" w:rsidP="00F0754B">
      <w:r w:rsidRPr="00E96846">
        <w:rPr>
          <w:b/>
        </w:rPr>
        <w:t>Keywords</w:t>
      </w:r>
      <w:r w:rsidRPr="00E96846">
        <w:t>: Oyster mushroom, substrate, biological nutrients, di</w:t>
      </w:r>
      <w:r w:rsidR="001D1AF2" w:rsidRPr="00E96846">
        <w:t>-</w:t>
      </w:r>
      <w:r w:rsidRPr="00E96846">
        <w:t>ammonium</w:t>
      </w:r>
    </w:p>
    <w:p w14:paraId="38F92017" w14:textId="77777777" w:rsidR="00F0754B" w:rsidRPr="00E96846" w:rsidRDefault="00F0754B" w:rsidP="00F0754B"/>
    <w:p w14:paraId="4850DB43" w14:textId="77777777" w:rsidR="00F0754B" w:rsidRPr="00E96846" w:rsidRDefault="00F0754B" w:rsidP="00F0754B">
      <w:pPr>
        <w:autoSpaceDE w:val="0"/>
        <w:autoSpaceDN w:val="0"/>
        <w:adjustRightInd w:val="0"/>
        <w:spacing w:line="360" w:lineRule="auto"/>
        <w:rPr>
          <w:shd w:val="clear" w:color="auto" w:fill="FCFCFC"/>
        </w:rPr>
      </w:pPr>
      <w:r w:rsidRPr="00E96846">
        <w:rPr>
          <w:b/>
          <w:shd w:val="clear" w:color="auto" w:fill="FCFCFC"/>
        </w:rPr>
        <w:t>Practical application</w:t>
      </w:r>
      <w:r w:rsidRPr="00E96846">
        <w:rPr>
          <w:shd w:val="clear" w:color="auto" w:fill="FCFCFC"/>
        </w:rPr>
        <w:t>:</w:t>
      </w:r>
    </w:p>
    <w:p w14:paraId="34E36ED8" w14:textId="4620135B" w:rsidR="00F0754B" w:rsidRDefault="009D3893" w:rsidP="009D3893">
      <w:pPr>
        <w:spacing w:line="360" w:lineRule="auto"/>
        <w:rPr>
          <w:shd w:val="clear" w:color="auto" w:fill="FCFCFC"/>
        </w:rPr>
      </w:pPr>
      <w:r w:rsidRPr="009D3893">
        <w:rPr>
          <w:shd w:val="clear" w:color="auto" w:fill="FCFCFC"/>
        </w:rPr>
        <w:t xml:space="preserve">This research will contribute to the scientific knowledge related to the best substrate for the production of oyster mushrooms, involving the addition of chemical and biological supplements </w:t>
      </w:r>
      <w:r w:rsidRPr="009D3893">
        <w:rPr>
          <w:shd w:val="clear" w:color="auto" w:fill="FCFCFC"/>
        </w:rPr>
        <w:lastRenderedPageBreak/>
        <w:t>(formulations) to agricultural crop residues.</w:t>
      </w:r>
      <w:r>
        <w:rPr>
          <w:shd w:val="clear" w:color="auto" w:fill="FCFCFC"/>
        </w:rPr>
        <w:t xml:space="preserve"> </w:t>
      </w:r>
      <w:r w:rsidRPr="009D3893">
        <w:rPr>
          <w:shd w:val="clear" w:color="auto" w:fill="FCFCFC"/>
        </w:rPr>
        <w:t xml:space="preserve">The observed results are valuable for farmers aiming to achieve high yields and reduce pollution problems efficiently in terms of time and cost. According to the results obtained, it is suggested that to achieve a high yield of valuable crops, it is not necessary to invest heavily in cultivation. However, to increase the yield, it is recommended to add a certain </w:t>
      </w:r>
      <w:r w:rsidR="00555FA5">
        <w:rPr>
          <w:shd w:val="clear" w:color="auto" w:fill="FCFCFC"/>
        </w:rPr>
        <w:t>quantity</w:t>
      </w:r>
      <w:r w:rsidRPr="009D3893">
        <w:rPr>
          <w:shd w:val="clear" w:color="auto" w:fill="FCFCFC"/>
        </w:rPr>
        <w:t xml:space="preserve"> of supplements.</w:t>
      </w:r>
    </w:p>
    <w:p w14:paraId="33B85CDD" w14:textId="77777777" w:rsidR="009D3893" w:rsidRPr="00E96846" w:rsidRDefault="009D3893" w:rsidP="009D3893">
      <w:pPr>
        <w:spacing w:line="360" w:lineRule="auto"/>
      </w:pPr>
    </w:p>
    <w:p w14:paraId="14201AC1" w14:textId="77777777" w:rsidR="00F0754B" w:rsidRPr="00E96846" w:rsidRDefault="00F0754B" w:rsidP="00F0754B">
      <w:pPr>
        <w:autoSpaceDE w:val="0"/>
        <w:autoSpaceDN w:val="0"/>
        <w:adjustRightInd w:val="0"/>
        <w:spacing w:line="360" w:lineRule="auto"/>
      </w:pPr>
      <w:r w:rsidRPr="00E96846">
        <w:rPr>
          <w:b/>
        </w:rPr>
        <w:t>INTRODUCTION</w:t>
      </w:r>
    </w:p>
    <w:p w14:paraId="2EAF2020" w14:textId="268BA999" w:rsidR="001D1AF2" w:rsidRPr="00E96846" w:rsidRDefault="00F0754B" w:rsidP="00F0754B">
      <w:pPr>
        <w:spacing w:line="360" w:lineRule="auto"/>
        <w:rPr>
          <w:rStyle w:val="A2"/>
          <w:rFonts w:ascii="Times New Roman" w:hAnsi="Times New Roman" w:cs="Times New Roman"/>
          <w:b w:val="0"/>
          <w:sz w:val="24"/>
          <w:szCs w:val="24"/>
        </w:rPr>
      </w:pPr>
      <w:r w:rsidRPr="00E96846">
        <w:t>Mushroom</w:t>
      </w:r>
      <w:r w:rsidR="00B87001">
        <w:t xml:space="preserve">s are edible fungus which have been widely used in various medicinal product in Japan, China, and Korea. While in other countries, a special attention has been made as dietary supplement to improve health condition. </w:t>
      </w:r>
      <w:r w:rsidR="00B87001" w:rsidRPr="00B87001">
        <w:rPr>
          <w:lang w:val="en-GB"/>
        </w:rPr>
        <w:t>The nutritional significance of mushroom products—whether as direct prebiotics, indirect probiotics, or both (</w:t>
      </w:r>
      <w:proofErr w:type="spellStart"/>
      <w:r w:rsidR="00B87001" w:rsidRPr="00B87001">
        <w:rPr>
          <w:lang w:val="en-GB"/>
        </w:rPr>
        <w:t>synbiotics</w:t>
      </w:r>
      <w:proofErr w:type="spellEnd"/>
      <w:r w:rsidR="00B87001" w:rsidRPr="00B87001">
        <w:rPr>
          <w:lang w:val="en-GB"/>
        </w:rPr>
        <w:t>)—is supported by their impact on the gut microbiota and the inflammatory process due to the presence of β-glucans, enzymes, and secondary metabolites</w:t>
      </w:r>
      <w:r w:rsidR="00B87001">
        <w:rPr>
          <w:lang w:val="en-GB"/>
        </w:rPr>
        <w:t xml:space="preserve"> </w:t>
      </w:r>
      <w:r w:rsidR="00B87001">
        <w:rPr>
          <w:lang w:val="en-GB"/>
        </w:rPr>
        <w:fldChar w:fldCharType="begin"/>
      </w:r>
      <w:r w:rsidR="00B87001">
        <w:rPr>
          <w:lang w:val="en-GB"/>
        </w:rPr>
        <w:instrText xml:space="preserve"> ADDIN EN.CITE &lt;EndNote&gt;&lt;Cite&gt;&lt;Author&gt;Fokunang&lt;/Author&gt;&lt;Year&gt;2022&lt;/Year&gt;&lt;RecNum&gt;2086&lt;/RecNum&gt;&lt;DisplayText&gt;(Fokunang et al. 2022; Bell et al. 2022)&lt;/DisplayText&gt;&lt;record&gt;&lt;rec-number&gt;2086&lt;/rec-number&gt;&lt;foreign-keys&gt;&lt;key app="EN" db-id="tetevw9rnzaz5ue0026pt90rzfaz0xs2pppr" timestamp="1710043031"&gt;2086&lt;/key&gt;&lt;/foreign-keys&gt;&lt;ref-type name="Book"&gt;6&lt;/ref-type&gt;&lt;contributors&gt;&lt;authors&gt;&lt;author&gt;Fokunang, Estella Tembe&lt;/author&gt;&lt;author&gt;Annih, Mbong Grace&lt;/author&gt;&lt;author&gt;Abongwa, Lem Edith&lt;/author&gt;&lt;author&gt;Bih, Manju Evelyn&lt;/author&gt;&lt;author&gt;Vanessa, Tchadji Mayoudom&lt;/author&gt;&lt;author&gt;Fomnboh, Dobgima John&lt;/author&gt;&lt;author&gt;Fokunang, Charles&lt;/author&gt;&lt;/authors&gt;&lt;/contributors&gt;&lt;titles&gt;&lt;title&gt;Medicinal mushroom of potential pharmaceutical toxic importance: Contribution in phytotherapy&lt;/title&gt;&lt;/titles&gt;&lt;dates&gt;&lt;year&gt;2022&lt;/year&gt;&lt;/dates&gt;&lt;publisher&gt;IntechOpen&lt;/publisher&gt;&lt;isbn&gt;1803557931&lt;/isbn&gt;&lt;urls&gt;&lt;/urls&gt;&lt;/record&gt;&lt;/Cite&gt;&lt;Cite&gt;&lt;Author&gt;Bell&lt;/Author&gt;&lt;Year&gt;2022&lt;/Year&gt;&lt;RecNum&gt;2087&lt;/RecNum&gt;&lt;record&gt;&lt;rec-number&gt;2087&lt;/rec-number&gt;&lt;foreign-keys&gt;&lt;key app="EN" db-id="tetevw9rnzaz5ue0026pt90rzfaz0xs2pppr" timestamp="1710043087"&gt;2087&lt;/key&gt;&lt;/foreign-keys&gt;&lt;ref-type name="Journal Article"&gt;17&lt;/ref-type&gt;&lt;contributors&gt;&lt;authors&gt;&lt;author&gt;Bell, V&lt;/author&gt;&lt;author&gt;Silva, CRPG&lt;/author&gt;&lt;author&gt;Guina, J&lt;/author&gt;&lt;author&gt;Fernandes, TH&lt;/author&gt;&lt;/authors&gt;&lt;/contributors&gt;&lt;titles&gt;&lt;title&gt;Mushrooms as future generation healthy foods&lt;/title&gt;&lt;secondary-title&gt;Frontiers in Nutrition&lt;/secondary-title&gt;&lt;/titles&gt;&lt;periodical&gt;&lt;full-title&gt;Frontiers in Nutrition&lt;/full-title&gt;&lt;/periodical&gt;&lt;pages&gt;1050099&lt;/pages&gt;&lt;volume&gt;9&lt;/volume&gt;&lt;dates&gt;&lt;year&gt;2022&lt;/year&gt;&lt;/dates&gt;&lt;isbn&gt;2296-861X&lt;/isbn&gt;&lt;urls&gt;&lt;/urls&gt;&lt;/record&gt;&lt;/Cite&gt;&lt;/EndNote&gt;</w:instrText>
      </w:r>
      <w:r w:rsidR="00B87001">
        <w:rPr>
          <w:lang w:val="en-GB"/>
        </w:rPr>
        <w:fldChar w:fldCharType="separate"/>
      </w:r>
      <w:r w:rsidR="00B87001">
        <w:rPr>
          <w:noProof/>
          <w:lang w:val="en-GB"/>
        </w:rPr>
        <w:t>(Fokunang et al. 2022; Bell et al. 2022)</w:t>
      </w:r>
      <w:r w:rsidR="00B87001">
        <w:rPr>
          <w:lang w:val="en-GB"/>
        </w:rPr>
        <w:fldChar w:fldCharType="end"/>
      </w:r>
      <w:r w:rsidR="00B87001" w:rsidRPr="00B87001">
        <w:rPr>
          <w:lang w:val="en-GB"/>
        </w:rPr>
        <w:t xml:space="preserve">. </w:t>
      </w:r>
      <w:r w:rsidR="007C6617" w:rsidRPr="007C6617">
        <w:t>Mushrooms are a valuable and affordable source of vitamins, minerals, and protein. Fresh mushrooms typically contain between 85% to 95% water, 4% carbohydrates, 3% protein, 1% minerals/vitamins, and 0.1% fat. Additionally, mushrooms are rich in phosphorus, copper, potassium, iron, and contain small amounts of calcium</w:t>
      </w:r>
      <w:r w:rsidR="00434DCD">
        <w:t xml:space="preserve">. </w:t>
      </w:r>
      <w:r w:rsidR="00434DCD" w:rsidRPr="00434DCD">
        <w:t xml:space="preserve">Most mushroom cultivars belong to the phylum Basidiomycota. Among them, the oyster mushroom of the genus </w:t>
      </w:r>
      <w:r w:rsidR="00434DCD" w:rsidRPr="00434DCD">
        <w:rPr>
          <w:i/>
          <w:iCs/>
        </w:rPr>
        <w:t>Pleurotus ostreatus</w:t>
      </w:r>
      <w:r w:rsidR="00434DCD" w:rsidRPr="00434DCD">
        <w:t xml:space="preserve"> has been successfully cultivated and commercialized, although some others belong to the phylum Ascomycota </w:t>
      </w:r>
      <w:r w:rsidRPr="00E96846">
        <w:fldChar w:fldCharType="begin">
          <w:fldData xml:space="preserve">PEVuZE5vdGU+PENpdGU+PEF1dGhvcj5WaXRhbDwvQXV0aG9yPjxZZWFyPjIwMTU8L1llYXI+PFJl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</w:fldData>
        </w:fldChar>
      </w:r>
      <w:r w:rsidR="00B87001">
        <w:instrText xml:space="preserve"> ADDIN EN.CITE </w:instrText>
      </w:r>
      <w:r w:rsidR="00B87001">
        <w:fldChar w:fldCharType="begin">
          <w:fldData xml:space="preserve">PEVuZE5vdGU+PENpdGU+PEF1dGhvcj5WaXRhbDwvQXV0aG9yPjxZZWFyPjIwMTU8L1llYXI+PFJl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</w:fldData>
        </w:fldChar>
      </w:r>
      <w:r w:rsidR="00B87001">
        <w:instrText xml:space="preserve"> ADDIN EN.CITE.DATA </w:instrText>
      </w:r>
      <w:r w:rsidR="00B87001">
        <w:fldChar w:fldCharType="end"/>
      </w:r>
      <w:r w:rsidRPr="00E96846">
        <w:fldChar w:fldCharType="separate"/>
      </w:r>
      <w:r w:rsidR="00B87001">
        <w:rPr>
          <w:noProof/>
        </w:rPr>
        <w:t>(Vital et al. 2015; Liu et al. 2018; Rubini et al. 2014)</w:t>
      </w:r>
      <w:r w:rsidRPr="00E96846">
        <w:fldChar w:fldCharType="end"/>
      </w:r>
      <w:r w:rsidRPr="00E96846">
        <w:t xml:space="preserve">. The production and consumption of edible mushrooms have </w:t>
      </w:r>
      <w:r w:rsidR="00434DCD">
        <w:t>ongoing</w:t>
      </w:r>
      <w:r w:rsidRPr="00E96846">
        <w:t xml:space="preserve"> for many years in developing countries</w:t>
      </w:r>
      <w:r w:rsidR="00434DCD">
        <w:t xml:space="preserve">. However, due to relatively simple cultivation process of </w:t>
      </w:r>
      <w:r w:rsidRPr="00E96846">
        <w:t>oyster mushrooms</w:t>
      </w:r>
      <w:r w:rsidR="00320940">
        <w:t>,</w:t>
      </w:r>
      <w:r w:rsidRPr="00E96846">
        <w:t xml:space="preserve"> </w:t>
      </w:r>
      <w:r w:rsidR="00320940">
        <w:t xml:space="preserve">interest of the cultivation </w:t>
      </w:r>
      <w:r w:rsidRPr="00E96846">
        <w:t>has surged in the past decade</w:t>
      </w:r>
      <w:r w:rsidR="0022088C" w:rsidRPr="0022088C">
        <w:t xml:space="preserve"> </w:t>
      </w:r>
      <w:r w:rsidRPr="0022088C">
        <w:fldChar w:fldCharType="begin"/>
      </w:r>
      <w:r w:rsidR="00B87001" w:rsidRPr="0022088C">
        <w:instrText xml:space="preserve"> ADDIN EN.CITE &lt;EndNote&gt;&lt;Cite&gt;&lt;Author&gt;Steyaert&lt;/Author&gt;&lt;Year&gt;2010&lt;/Year&gt;&lt;RecNum&gt;81&lt;/RecNum&gt;&lt;DisplayText&gt;(Steyaert et al. 2010)&lt;/DisplayText&gt;&lt;record&gt;&lt;rec-number&gt;81&lt;/rec-number&gt;&lt;foreign-keys&gt;&lt;key app="EN" db-id="tetevw9rnzaz5ue0026pt90rzfaz0xs2pppr" timestamp="1600078364"&gt;81&lt;/key&gt;&lt;/foreign-keys&gt;&lt;ref-type name="Journal Article"&gt;17&lt;/ref-type&gt;&lt;contributors&gt;&lt;authors&gt;&lt;author&gt;Steyaert, Johanna M&lt;/author&gt;&lt;author&gt;Weld, Richard J&lt;/author&gt;&lt;author&gt;Mendoza-Mendoza, Artemio&lt;/author&gt;&lt;author&gt;Stewart, Alison %J Microbiology&lt;/author&gt;&lt;/authors&gt;&lt;/contributors&gt;&lt;titles&gt;&lt;title&gt;Reproduction without sex: conidiation in the filamentous fungus Trichoderma&lt;/title&gt;&lt;/titles&gt;&lt;pages&gt;2887-2900&lt;/pages&gt;&lt;volume&gt;156&lt;/volume&gt;&lt;number&gt;10&lt;/number&gt;&lt;dates&gt;&lt;year&gt;2010&lt;/year&gt;&lt;/dates&gt;&lt;isbn&gt;1350-0872&lt;/isbn&gt;&lt;urls&gt;&lt;/urls&gt;&lt;/record&gt;&lt;/Cite&gt;&lt;/EndNote&gt;</w:instrText>
      </w:r>
      <w:r w:rsidRPr="0022088C">
        <w:fldChar w:fldCharType="separate"/>
      </w:r>
      <w:r w:rsidR="00B87001" w:rsidRPr="0022088C">
        <w:rPr>
          <w:noProof/>
        </w:rPr>
        <w:t>(Steyaert et al. 2010)</w:t>
      </w:r>
      <w:r w:rsidRPr="0022088C">
        <w:fldChar w:fldCharType="end"/>
      </w:r>
      <w:r w:rsidRPr="0022088C">
        <w:t xml:space="preserve">. </w:t>
      </w:r>
      <w:r w:rsidRPr="00E96846">
        <w:t xml:space="preserve">Oyster mushrooms are also called "meat of the forest, which means high nutrition and can be compared with meat, eggs and milk </w:t>
      </w:r>
      <w:r w:rsidRPr="00E96846">
        <w:fldChar w:fldCharType="begin"/>
      </w:r>
      <w:r w:rsidR="00B87001">
        <w:instrText xml:space="preserve"> ADDIN EN.CITE &lt;EndNote&gt;&lt;Cite&gt;&lt;Author&gt;Mata&lt;/Author&gt;&lt;Year&gt;2005&lt;/Year&gt;&lt;RecNum&gt;80&lt;/RecNum&gt;&lt;DisplayText&gt;(Mata et al. 2005)&lt;/DisplayText&gt;&lt;record&gt;&lt;rec-number&gt;80&lt;/rec-number&gt;&lt;foreign-keys&gt;&lt;key app="EN" db-id="tetevw9rnzaz5ue0026pt90rzfaz0xs2pppr" timestamp="1600078086"&gt;80&lt;/key&gt;&lt;/foreign-keys&gt;&lt;ref-type name="Journal Article"&gt;17&lt;/ref-type&gt;&lt;contributors&gt;&lt;authors&gt;&lt;author&gt;Mata, G&lt;/author&gt;&lt;author&gt;Hernández, DM Murrieta&lt;/author&gt;&lt;author&gt;Andreu, LG Iglesias %J World Journal of Microbiology&lt;/author&gt;&lt;author&gt;Biotechnology&lt;/author&gt;&lt;/authors&gt;&lt;/contributors&gt;&lt;titles&gt;&lt;title&gt;Changes in lignocellulolytic enzyme activites in six Pleurotus spp. strains cultivated on coffee pulp in confrontation with Trichoderma spp&lt;/title&gt;&lt;/titles&gt;&lt;pages&gt;143-150&lt;/pages&gt;&lt;volume&gt;21&lt;/volume&gt;&lt;number&gt;2&lt;/number&gt;&lt;dates&gt;&lt;year&gt;2005&lt;/year&gt;&lt;/dates&gt;&lt;isbn&gt;0959-3993&lt;/isbn&gt;&lt;urls&gt;&lt;/urls&gt;&lt;/record&gt;&lt;/Cite&gt;&lt;/EndNote&gt;</w:instrText>
      </w:r>
      <w:r w:rsidRPr="00E96846">
        <w:fldChar w:fldCharType="separate"/>
      </w:r>
      <w:r w:rsidR="00B87001">
        <w:rPr>
          <w:noProof/>
        </w:rPr>
        <w:t>(Mata et al. 2005)</w:t>
      </w:r>
      <w:r w:rsidRPr="00E96846">
        <w:fldChar w:fldCharType="end"/>
      </w:r>
      <w:r w:rsidRPr="00E96846">
        <w:t xml:space="preserve">. Several findings proved that mushrooms have anti-cancer, anti-cholesterol and anti-ulcer properties and </w:t>
      </w:r>
      <w:r w:rsidR="0022088C">
        <w:t>also found</w:t>
      </w:r>
      <w:r w:rsidRPr="00E96846">
        <w:t xml:space="preserve"> useful </w:t>
      </w:r>
      <w:r w:rsidR="0022088C">
        <w:t>in</w:t>
      </w:r>
      <w:r w:rsidRPr="00E96846">
        <w:t xml:space="preserve"> lung diseases and diabetes. </w:t>
      </w:r>
      <w:r w:rsidR="0022088C" w:rsidRPr="0022088C">
        <w:t>Nowadays, due to their natural ability to thrive under various conditions and temperatures, the cultivation of oyster mushrooms has become an important aspect of agribusiness.</w:t>
      </w:r>
      <w:r w:rsidR="0022088C">
        <w:t xml:space="preserve"> </w:t>
      </w:r>
      <w:r w:rsidRPr="00E96846">
        <w:t xml:space="preserve">However, mushroom cultivation is limited in developing countries, therefore their industries are still in its infancy </w:t>
      </w:r>
      <w:r w:rsidRPr="00E96846">
        <w:fldChar w:fldCharType="begin"/>
      </w:r>
      <w:r w:rsidR="00B87001">
        <w:instrText xml:space="preserve"> ADDIN EN.CITE &lt;EndNote&gt;&lt;Cite&gt;&lt;Author&gt;KAUSAR&lt;/Author&gt;&lt;Year&gt;2005&lt;/Year&gt;&lt;RecNum&gt;77&lt;/RecNum&gt;&lt;DisplayText&gt;(KAUSAR, BAJWA, and Research 2005)&lt;/DisplayText&gt;&lt;record&gt;&lt;rec-number&gt;77&lt;/rec-number&gt;&lt;foreign-keys&gt;&lt;key app="EN" db-id="tetevw9rnzaz5ue0026pt90rzfaz0xs2pppr" timestamp="1600077630"&gt;77&lt;/key&gt;&lt;/foreign-keys&gt;&lt;ref-type name="Journal Article"&gt;17&lt;/ref-type&gt;&lt;contributors&gt;&lt;authors&gt;&lt;author&gt;KAUSAR, Tasnim&lt;/author&gt;&lt;author&gt;BAJWA, Rukhsana %J Pakistan Journal of Scientific&lt;/author&gt;&lt;author&gt;Industrial Research&lt;/author&gt;&lt;/authors&gt;&lt;/contributors&gt;&lt;titles&gt;&lt;title&gt;Incorporation of button mushrooms in Pakistani dishes&lt;/title&gt;&lt;/titles&gt;&lt;pages&gt;417-421&lt;/pages&gt;&lt;volume&gt;48&lt;/volume&gt;&lt;number&gt;6&lt;/number&gt;&lt;dates&gt;&lt;year&gt;2005&lt;/year&gt;&lt;/dates&gt;&lt;isbn&gt;0030-9885&lt;/isbn&gt;&lt;urls&gt;&lt;/urls&gt;&lt;/record&gt;&lt;/Cite&gt;&lt;/EndNote&gt;</w:instrText>
      </w:r>
      <w:r w:rsidRPr="00E96846">
        <w:fldChar w:fldCharType="separate"/>
      </w:r>
      <w:r w:rsidR="00B87001">
        <w:rPr>
          <w:noProof/>
        </w:rPr>
        <w:t>(KAUSAR, BAJWA, and Research 2005)</w:t>
      </w:r>
      <w:r w:rsidRPr="00E96846">
        <w:fldChar w:fldCharType="end"/>
      </w:r>
      <w:r w:rsidRPr="00E96846">
        <w:t xml:space="preserve">. The </w:t>
      </w:r>
      <w:r w:rsidR="0022088C">
        <w:t>primary</w:t>
      </w:r>
      <w:r w:rsidRPr="00E96846">
        <w:t xml:space="preserve"> </w:t>
      </w:r>
      <w:r w:rsidR="0022088C">
        <w:t xml:space="preserve">issue concerning </w:t>
      </w:r>
      <w:r w:rsidRPr="00E96846">
        <w:t>to mushroom cultivation technology is the lack of technical knowledge</w:t>
      </w:r>
      <w:r w:rsidR="0022088C">
        <w:t xml:space="preserve"> require for its growth</w:t>
      </w:r>
      <w:r w:rsidRPr="00E96846">
        <w:t xml:space="preserve">. The </w:t>
      </w:r>
      <w:r w:rsidRPr="00E96846">
        <w:rPr>
          <w:i/>
        </w:rPr>
        <w:t>Pleurotus</w:t>
      </w:r>
      <w:r w:rsidRPr="00E96846">
        <w:t xml:space="preserve"> species </w:t>
      </w:r>
      <w:r w:rsidR="0022088C">
        <w:t>s</w:t>
      </w:r>
      <w:r w:rsidR="0022088C" w:rsidRPr="0022088C">
        <w:t>tands out as one of the most efficient lignocellulose solid-</w:t>
      </w:r>
      <w:r w:rsidR="0022088C" w:rsidRPr="0022088C">
        <w:lastRenderedPageBreak/>
        <w:t>decomposing white-rot fungi, offering an effective method for harvesting and recycling agricultural waste products</w:t>
      </w:r>
      <w:r w:rsidR="00CF32F4">
        <w:t xml:space="preserve">. </w:t>
      </w:r>
      <w:r w:rsidR="00CF32F4" w:rsidRPr="0022088C">
        <w:t>Possessing distinctive properties, it thrives in various plant parts that are low in nutrients</w:t>
      </w:r>
      <w:r w:rsidR="0071649D">
        <w:t xml:space="preserve"> </w:t>
      </w:r>
      <w:r w:rsidR="00CF32F4">
        <w:fldChar w:fldCharType="begin"/>
      </w:r>
      <w:r w:rsidR="00CF32F4">
        <w:instrText xml:space="preserve"> ADDIN EN.CITE &lt;EndNote&gt;&lt;Cite&gt;&lt;Author&gt;Raman&lt;/Author&gt;&lt;Year&gt;2021&lt;/Year&gt;&lt;RecNum&gt;2088&lt;/RecNum&gt;&lt;DisplayText&gt;(Raman et al. 2021)&lt;/DisplayText&gt;&lt;record&gt;&lt;rec-number&gt;2088&lt;/rec-number&gt;&lt;foreign-keys&gt;&lt;key app="EN" db-id="tetevw9rnzaz5ue0026pt90rzfaz0xs2pppr" timestamp="1710044538"&gt;2088&lt;/key&gt;&lt;/foreign-keys&gt;&lt;ref-type name="Journal Article"&gt;17&lt;/ref-type&gt;&lt;contributors&gt;&lt;authors&gt;&lt;author&gt;Raman, Jegadeesh&lt;/author&gt;&lt;author&gt;Jang, Kab-Yeul&lt;/author&gt;&lt;author&gt;Oh, Youn-Lee&lt;/author&gt;&lt;author&gt;Oh, Minji&lt;/author&gt;&lt;author&gt;Im, Ji-Hoon&lt;/author&gt;&lt;author&gt;Lakshmanan, Hariprasath&lt;/author&gt;&lt;author&gt;Sabaratnam, Vikineswary&lt;/author&gt;&lt;/authors&gt;&lt;/contributors&gt;&lt;titles&gt;&lt;title&gt;Cultivation and nutritional value of prominent Pleurotus spp.: an overview&lt;/title&gt;&lt;secondary-title&gt;Mycobiology&lt;/secondary-title&gt;&lt;/titles&gt;&lt;periodical&gt;&lt;full-title&gt;Mycobiology&lt;/full-title&gt;&lt;/periodical&gt;&lt;pages&gt;1-14&lt;/pages&gt;&lt;volume&gt;49&lt;/volume&gt;&lt;number&gt;1&lt;/number&gt;&lt;dates&gt;&lt;year&gt;2021&lt;/year&gt;&lt;/dates&gt;&lt;isbn&gt;1229-8093&lt;/isbn&gt;&lt;urls&gt;&lt;/urls&gt;&lt;/record&gt;&lt;/Cite&gt;&lt;/EndNote&gt;</w:instrText>
      </w:r>
      <w:r w:rsidR="00CF32F4">
        <w:fldChar w:fldCharType="separate"/>
      </w:r>
      <w:r w:rsidR="00CF32F4">
        <w:rPr>
          <w:noProof/>
        </w:rPr>
        <w:t>(Raman et al. 2021)</w:t>
      </w:r>
      <w:r w:rsidR="00CF32F4">
        <w:fldChar w:fldCharType="end"/>
      </w:r>
      <w:r w:rsidR="0022088C" w:rsidRPr="0022088C">
        <w:t xml:space="preserve">. </w:t>
      </w:r>
      <w:r w:rsidR="00CF32F4" w:rsidRPr="00E96846">
        <w:t xml:space="preserve">The oyster mushroom has a saprophytes colonization ability </w:t>
      </w:r>
      <w:r w:rsidR="00CF32F4">
        <w:t xml:space="preserve">to </w:t>
      </w:r>
      <w:r w:rsidR="00CF32F4" w:rsidRPr="00E96846">
        <w:t>grow on agriculture wastage.</w:t>
      </w:r>
      <w:r w:rsidR="00CF32F4">
        <w:t xml:space="preserve"> </w:t>
      </w:r>
      <w:r w:rsidRPr="00E96846">
        <w:t xml:space="preserve">In mushroom cultivation, both cellulose and lignin materials such as wheat straw, cotton waste, sorghum waste substrate, sawdust, sugarcane leaves and many others agriculture/industries waste  are required for the spawning process and fruit growth </w:t>
      </w:r>
      <w:r w:rsidRPr="00E96846">
        <w:fldChar w:fldCharType="begin"/>
      </w:r>
      <w:r w:rsidR="00B87001">
        <w:instrText xml:space="preserve"> ADDIN EN.CITE &lt;EndNote&gt;&lt;Cite&gt;&lt;Author&gt;Yang&lt;/Author&gt;&lt;Year&gt;2013&lt;/Year&gt;&lt;RecNum&gt;76&lt;/RecNum&gt;&lt;DisplayText&gt;(Yang, Guo, and Wan 2013)&lt;/DisplayText&gt;&lt;record&gt;&lt;rec-number&gt;76&lt;/rec-number&gt;&lt;foreign-keys&gt;&lt;key app="EN" db-id="tetevw9rnzaz5ue0026pt90rzfaz0xs2pppr" timestamp="1600077164"&gt;76&lt;/key&gt;&lt;/foreign-keys&gt;&lt;ref-type name="Journal Article"&gt;17&lt;/ref-type&gt;&lt;contributors&gt;&lt;authors&gt;&lt;author&gt;Yang, WenJie&lt;/author&gt;&lt;author&gt;Guo, FengLing&lt;/author&gt;&lt;author&gt;Wan, ZhengJie %J Saudi journal of biological sciences&lt;/author&gt;&lt;/authors&gt;&lt;/contributors&gt;&lt;titles&gt;&lt;title&gt;Yield and size of oyster mushroom grown on rice/wheat straw basal substrate supplemented with cotton seed hull&lt;/title&gt;&lt;/titles&gt;&lt;pages&gt;333-338&lt;/pages&gt;&lt;volume&gt;20&lt;/volume&gt;&lt;number&gt;4&lt;/number&gt;&lt;dates&gt;&lt;year&gt;2013&lt;/year&gt;&lt;/dates&gt;&lt;isbn&gt;1319-562X&lt;/isbn&gt;&lt;urls&gt;&lt;/urls&gt;&lt;/record&gt;&lt;/Cite&gt;&lt;/EndNote&gt;</w:instrText>
      </w:r>
      <w:r w:rsidRPr="00E96846">
        <w:fldChar w:fldCharType="separate"/>
      </w:r>
      <w:r w:rsidR="00B87001">
        <w:rPr>
          <w:noProof/>
        </w:rPr>
        <w:t>(Yang, Guo, and Wan 2013)</w:t>
      </w:r>
      <w:r w:rsidRPr="00E96846">
        <w:fldChar w:fldCharType="end"/>
      </w:r>
      <w:r w:rsidRPr="00E96846">
        <w:t xml:space="preserve">. Therefore many agriculture waste materials are used as a substrate in production of </w:t>
      </w:r>
      <w:r w:rsidRPr="00E96846">
        <w:rPr>
          <w:i/>
        </w:rPr>
        <w:t xml:space="preserve">Pleurotus </w:t>
      </w:r>
      <w:r w:rsidRPr="00E96846">
        <w:fldChar w:fldCharType="begin"/>
      </w:r>
      <w:r w:rsidR="00B87001">
        <w:instrText xml:space="preserve"> ADDIN EN.CITE &lt;EndNote&gt;&lt;Cite&gt;&lt;Author&gt;Mandeel&lt;/Author&gt;&lt;Year&gt;2005&lt;/Year&gt;&lt;RecNum&gt;74&lt;/RecNum&gt;&lt;DisplayText&gt;(Mandeel et al. 2005; Poppe 2000)&lt;/DisplayText&gt;&lt;record&gt;&lt;rec-number&gt;74&lt;/rec-number&gt;&lt;foreign-keys&gt;&lt;key app="EN" db-id="tetevw9rnzaz5ue0026pt90rzfaz0xs2pppr" timestamp="1600076778"&gt;74&lt;/key&gt;&lt;/foreign-keys&gt;&lt;ref-type name="Journal Article"&gt;17&lt;/ref-type&gt;&lt;contributors&gt;&lt;authors&gt;&lt;author&gt;Mandeel, QA&lt;/author&gt;&lt;author&gt;Al-Laith, AA&lt;/author&gt;&lt;author&gt;Mohamed, SA %J World Journal of Microbiology&lt;/author&gt;&lt;author&gt;Biotechnology&lt;/author&gt;&lt;/authors&gt;&lt;/contributors&gt;&lt;titles&gt;&lt;title&gt;Cultivation of oyster mushrooms (Pleurotus spp.) on various lignocellulosic wastes&lt;/title&gt;&lt;/titles&gt;&lt;pages&gt;601-607&lt;/pages&gt;&lt;volume&gt;21&lt;/volume&gt;&lt;number&gt;4&lt;/number&gt;&lt;dates&gt;&lt;year&gt;2005&lt;/year&gt;&lt;/dates&gt;&lt;isbn&gt;0959-3993&lt;/isbn&gt;&lt;urls&gt;&lt;/urls&gt;&lt;/record&gt;&lt;/Cite&gt;&lt;Cite&gt;&lt;Author&gt;Poppe&lt;/Author&gt;&lt;Year&gt;2000&lt;/Year&gt;&lt;RecNum&gt;75&lt;/RecNum&gt;&lt;record&gt;&lt;rec-number&gt;75&lt;/rec-number&gt;&lt;foreign-keys&gt;&lt;key app="EN" db-id="tetevw9rnzaz5ue0026pt90rzfaz0xs2pppr" timestamp="1600076882"&gt;75&lt;/key&gt;&lt;/foreign-keys&gt;&lt;ref-type name="Journal Article"&gt;17&lt;/ref-type&gt;&lt;contributors&gt;&lt;authors&gt;&lt;author&gt;Poppe, J %J Mushroom Sci&lt;/author&gt;&lt;/authors&gt;&lt;/contributors&gt;&lt;titles&gt;&lt;title&gt;Use of agricultural waste materials in the cultivation of mushrooms&lt;/title&gt;&lt;/titles&gt;&lt;pages&gt;3-23&lt;/pages&gt;&lt;volume&gt;15&lt;/volume&gt;&lt;number&gt;1&lt;/number&gt;&lt;dates&gt;&lt;year&gt;2000&lt;/year&gt;&lt;/dates&gt;&lt;urls&gt;&lt;/urls&gt;&lt;/record&gt;&lt;/Cite&gt;&lt;/EndNote&gt;</w:instrText>
      </w:r>
      <w:r w:rsidRPr="00E96846">
        <w:fldChar w:fldCharType="separate"/>
      </w:r>
      <w:r w:rsidR="00B87001">
        <w:rPr>
          <w:noProof/>
        </w:rPr>
        <w:t>(Mandeel et al. 2005; Poppe 2000)</w:t>
      </w:r>
      <w:r w:rsidRPr="00E96846">
        <w:fldChar w:fldCharType="end"/>
      </w:r>
      <w:r w:rsidRPr="00E96846">
        <w:t>. The composition of the substrates varies depending on their nature and yield</w:t>
      </w:r>
      <w:r w:rsidR="00CF32F4">
        <w:t>,</w:t>
      </w:r>
      <w:r w:rsidRPr="00E96846">
        <w:t xml:space="preserve"> can be increased by using these substrates with addition of adequate </w:t>
      </w:r>
      <w:r w:rsidR="00CF32F4">
        <w:t>quantity</w:t>
      </w:r>
      <w:r w:rsidRPr="00E96846">
        <w:t xml:space="preserve"> of supplements </w:t>
      </w:r>
      <w:r w:rsidRPr="00E96846">
        <w:fldChar w:fldCharType="begin">
          <w:fldData xml:space="preserve">PEVuZE5vdGU+PENpdGU+PEF1dGhvcj5IdTwvQXV0aG9yPjxZZWFyPjIwMTE8L1llYXI+PFJlY051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</w:fldData>
        </w:fldChar>
      </w:r>
      <w:r w:rsidR="00B87001">
        <w:instrText xml:space="preserve"> ADDIN EN.CITE </w:instrText>
      </w:r>
      <w:r w:rsidR="00B87001">
        <w:fldChar w:fldCharType="begin">
          <w:fldData xml:space="preserve">PEVuZE5vdGU+PENpdGU+PEF1dGhvcj5IdTwvQXV0aG9yPjxZZWFyPjIwMTE8L1llYXI+PFJlY051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</w:fldData>
        </w:fldChar>
      </w:r>
      <w:r w:rsidR="00B87001">
        <w:instrText xml:space="preserve"> ADDIN EN.CITE.DATA </w:instrText>
      </w:r>
      <w:r w:rsidR="00B87001">
        <w:fldChar w:fldCharType="end"/>
      </w:r>
      <w:r w:rsidRPr="00E96846">
        <w:fldChar w:fldCharType="separate"/>
      </w:r>
      <w:r w:rsidR="00B87001">
        <w:rPr>
          <w:noProof/>
        </w:rPr>
        <w:t>(Hu, Arantes, and Saddler 2011; Naraian et al. 2009; Miles and Chang 2004)</w:t>
      </w:r>
      <w:r w:rsidRPr="00E96846">
        <w:fldChar w:fldCharType="end"/>
      </w:r>
      <w:r w:rsidRPr="00E96846">
        <w:t xml:space="preserve">. A various substrate supplements have been suggested for cultivation of oyster mushrooms. These supplements are not limited to chemicals such as diammonium phosphate, ammonium nitrate, and potassium, but also include biological supplements </w:t>
      </w:r>
      <w:r w:rsidRPr="00E96846">
        <w:fldChar w:fldCharType="begin"/>
      </w:r>
      <w:r w:rsidR="00B87001">
        <w:instrText xml:space="preserve"> ADDIN EN.CITE &lt;EndNote&gt;&lt;Cite&gt;&lt;Author&gt;Naraian&lt;/Author&gt;&lt;Year&gt;2016&lt;/Year&gt;&lt;RecNum&gt;70&lt;/RecNum&gt;&lt;DisplayText&gt;(Naraian et al. 2016; Belewu and Belewu 2005)&lt;/DisplayText&gt;&lt;record&gt;&lt;rec-number&gt;70&lt;/rec-number&gt;&lt;foreign-keys&gt;&lt;key app="EN" db-id="tetevw9rnzaz5ue0026pt90rzfaz0xs2pppr" timestamp="1600070948"&gt;70&lt;/key&gt;&lt;/foreign-keys&gt;&lt;ref-type name="Journal Article"&gt;17&lt;/ref-type&gt;&lt;contributors&gt;&lt;authors&gt;&lt;author&gt;Naraian, Ram&lt;/author&gt;&lt;author&gt;Singh, MP&lt;/author&gt;&lt;author&gt;Ram, Siya %J International Journal of Current Microbiology&lt;/author&gt;&lt;author&gt;Applied Sciences&lt;/author&gt;&lt;/authors&gt;&lt;/contributors&gt;&lt;titles&gt;&lt;title&gt;Supplementation of basal substrate to boost up substrate strength and oyster mushroom yield: an overview of substrates and supplements&lt;/title&gt;&lt;/titles&gt;&lt;pages&gt;543-553&lt;/pages&gt;&lt;volume&gt;5&lt;/volume&gt;&lt;number&gt;5&lt;/number&gt;&lt;dates&gt;&lt;year&gt;2016&lt;/year&gt;&lt;/dates&gt;&lt;urls&gt;&lt;/urls&gt;&lt;/record&gt;&lt;/Cite&gt;&lt;Cite&gt;&lt;Author&gt;Belewu&lt;/Author&gt;&lt;Year&gt;2005&lt;/Year&gt;&lt;RecNum&gt;78&lt;/RecNum&gt;&lt;record&gt;&lt;rec-number&gt;78&lt;/rec-number&gt;&lt;foreign-keys&gt;&lt;key app="EN" db-id="tetevw9rnzaz5ue0026pt90rzfaz0xs2pppr" timestamp="1600077796"&gt;78&lt;/key&gt;&lt;/foreign-keys&gt;&lt;ref-type name="Journal Article"&gt;17&lt;/ref-type&gt;&lt;contributors&gt;&lt;authors&gt;&lt;author&gt;Belewu, MA&lt;/author&gt;&lt;author&gt;Belewu, KY %J African journal of Biotechnology&lt;/author&gt;&lt;/authors&gt;&lt;/contributors&gt;&lt;titles&gt;&lt;title&gt;Cultivation of mushroom (Volvariella volvacea) on banana leaves&lt;/title&gt;&lt;/titles&gt;&lt;volume&gt;4&lt;/volume&gt;&lt;number&gt;12&lt;/number&gt;&lt;dates&gt;&lt;year&gt;2005&lt;/year&gt;&lt;/dates&gt;&lt;isbn&gt;1684-5315&lt;/isbn&gt;&lt;urls&gt;&lt;/urls&gt;&lt;/record&gt;&lt;/Cite&gt;&lt;/EndNote&gt;</w:instrText>
      </w:r>
      <w:r w:rsidRPr="00E96846">
        <w:fldChar w:fldCharType="separate"/>
      </w:r>
      <w:r w:rsidR="00B87001">
        <w:rPr>
          <w:noProof/>
        </w:rPr>
        <w:t>(Naraian et al. 2016; Belewu and Belewu 2005)</w:t>
      </w:r>
      <w:r w:rsidRPr="00E96846">
        <w:fldChar w:fldCharType="end"/>
      </w:r>
      <w:r w:rsidRPr="00E96846">
        <w:t xml:space="preserve">. Nitrogen, phosphorus, and potassium are the main macronutrients needed by fungi to meet structural and energy requirements </w:t>
      </w:r>
      <w:r w:rsidRPr="00E96846">
        <w:fldChar w:fldCharType="begin"/>
      </w:r>
      <w:r w:rsidR="00B87001">
        <w:instrText xml:space="preserve"> ADDIN EN.CITE &lt;EndNote&gt;&lt;Cite&gt;&lt;Author&gt;Miles&lt;/Author&gt;&lt;Year&gt;2004&lt;/Year&gt;&lt;RecNum&gt;69&lt;/RecNum&gt;&lt;DisplayText&gt;(Miles and Chang 2004)&lt;/DisplayText&gt;&lt;record&gt;&lt;rec-number&gt;69&lt;/rec-number&gt;&lt;foreign-keys&gt;&lt;key app="EN" db-id="tetevw9rnzaz5ue0026pt90rzfaz0xs2pppr" timestamp="1600070754"&gt;69&lt;/key&gt;&lt;/foreign-keys&gt;&lt;ref-type name="Book"&gt;6&lt;/ref-type&gt;&lt;contributors&gt;&lt;authors&gt;&lt;author&gt;Miles, Philip G&lt;/author&gt;&lt;author&gt;Chang, Shu-Ting&lt;/author&gt;&lt;/authors&gt;&lt;/contributors&gt;&lt;titles&gt;&lt;title&gt;Mushrooms: cultivation, nutritional value, medicinal effect, and environmental impact&lt;/title&gt;&lt;/titles&gt;&lt;dates&gt;&lt;year&gt;2004&lt;/year&gt;&lt;/dates&gt;&lt;publisher&gt;CRC press&lt;/publisher&gt;&lt;isbn&gt;0203492080&lt;/isbn&gt;&lt;urls&gt;&lt;/urls&gt;&lt;/record&gt;&lt;/Cite&gt;&lt;/EndNote&gt;</w:instrText>
      </w:r>
      <w:r w:rsidRPr="00E96846">
        <w:fldChar w:fldCharType="separate"/>
      </w:r>
      <w:r w:rsidRPr="00E96846">
        <w:rPr>
          <w:noProof/>
        </w:rPr>
        <w:t>(Miles and Chang 2004)</w:t>
      </w:r>
      <w:r w:rsidRPr="00E96846">
        <w:fldChar w:fldCharType="end"/>
      </w:r>
      <w:r w:rsidRPr="00E96846">
        <w:t xml:space="preserve">. Biological supplements such as rice husk, chicken manure, wheat bran, mustard cake and soybean </w:t>
      </w:r>
      <w:r w:rsidR="00CF32F4" w:rsidRPr="00E96846">
        <w:t>etc.</w:t>
      </w:r>
      <w:r w:rsidRPr="00E96846">
        <w:t xml:space="preserve"> can effectively increase mushroom production. Adding the right </w:t>
      </w:r>
      <w:r w:rsidR="00CF32F4">
        <w:t>quantity</w:t>
      </w:r>
      <w:r w:rsidRPr="00E96846">
        <w:t xml:space="preserve"> of supplements to the substrate can significantly increase the production of oyster mushrooms. The different agricultural wastes can be utilized in mushroom production, </w:t>
      </w:r>
      <w:r w:rsidR="00CF32F4">
        <w:t xml:space="preserve">helping to minimize </w:t>
      </w:r>
      <w:r w:rsidRPr="00E96846">
        <w:t>the pollution caused by agricultural wastes. The</w:t>
      </w:r>
      <w:r w:rsidR="0083191B">
        <w:t xml:space="preserve"> utilization of</w:t>
      </w:r>
      <w:r w:rsidRPr="00E96846">
        <w:t xml:space="preserve"> low-cost agricultural waste material</w:t>
      </w:r>
      <w:r w:rsidR="0083191B">
        <w:t>s</w:t>
      </w:r>
      <w:r w:rsidRPr="00E96846">
        <w:t xml:space="preserve"> for economic</w:t>
      </w:r>
      <w:r w:rsidR="0083191B">
        <w:t>ally</w:t>
      </w:r>
      <w:r w:rsidRPr="00E96846">
        <w:t xml:space="preserve"> important end products will lead to the development of low</w:t>
      </w:r>
      <w:r w:rsidR="0083191B">
        <w:t>-</w:t>
      </w:r>
      <w:r w:rsidRPr="00E96846">
        <w:t>input farming techniques for rural communities</w:t>
      </w:r>
      <w:r w:rsidR="0083191B">
        <w:t xml:space="preserve">. This will </w:t>
      </w:r>
      <w:r w:rsidRPr="00E96846">
        <w:t xml:space="preserve">be a </w:t>
      </w:r>
      <w:r w:rsidR="0083191B">
        <w:t xml:space="preserve">significant </w:t>
      </w:r>
      <w:r w:rsidRPr="00E96846">
        <w:t xml:space="preserve">step towards decreasing the poverty rate </w:t>
      </w:r>
      <w:r w:rsidRPr="00E96846">
        <w:fldChar w:fldCharType="begin"/>
      </w:r>
      <w:r w:rsidR="00B87001">
        <w:instrText xml:space="preserve"> ADDIN EN.CITE &lt;EndNote&gt;&lt;Cite&gt;&lt;Author&gt;Bhatti&lt;/Author&gt;&lt;Year&gt;2007&lt;/Year&gt;&lt;RecNum&gt;79&lt;/RecNum&gt;&lt;DisplayText&gt;(Bhatti et al. 2007)&lt;/DisplayText&gt;&lt;record&gt;&lt;rec-number&gt;79&lt;/rec-number&gt;&lt;foreign-keys&gt;&lt;key app="EN" db-id="tetevw9rnzaz5ue0026pt90rzfaz0xs2pppr" timestamp="1600077911"&gt;79&lt;/key&gt;&lt;/foreign-keys&gt;&lt;ref-type name="Journal Article"&gt;17&lt;/ref-type&gt;&lt;contributors&gt;&lt;authors&gt;&lt;author&gt;Bhatti, MI&lt;/author&gt;&lt;author&gt;Jiskani, MM&lt;/author&gt;&lt;author&gt;Wagan, KH&lt;/author&gt;&lt;author&gt;Pathan, MA&lt;/author&gt;&lt;author&gt;Magsi, MR %J Pak. J. Bot&lt;/author&gt;&lt;/authors&gt;&lt;/contributors&gt;&lt;titles&gt;&lt;title&gt;Growth, development and yield of oyster mushroom, Pleurotus ostreatus (Jacq. Ex. Fr.) Kummer as affected by different spawn rates&lt;/title&gt;&lt;/titles&gt;&lt;pages&gt;2685-2692&lt;/pages&gt;&lt;volume&gt;39&lt;/volume&gt;&lt;number&gt;7&lt;/number&gt;&lt;dates&gt;&lt;year&gt;2007&lt;/year&gt;&lt;/dates&gt;&lt;urls&gt;&lt;/urls&gt;&lt;/record&gt;&lt;/Cite&gt;&lt;/EndNote&gt;</w:instrText>
      </w:r>
      <w:r w:rsidRPr="00E96846">
        <w:fldChar w:fldCharType="separate"/>
      </w:r>
      <w:r w:rsidR="00B87001">
        <w:rPr>
          <w:noProof/>
        </w:rPr>
        <w:t>(Bhatti et al. 2007)</w:t>
      </w:r>
      <w:r w:rsidRPr="00E96846">
        <w:fldChar w:fldCharType="end"/>
      </w:r>
      <w:r w:rsidRPr="00E96846">
        <w:t xml:space="preserve">. This research aims to determine </w:t>
      </w:r>
      <w:r w:rsidR="0083191B">
        <w:t xml:space="preserve">the </w:t>
      </w:r>
      <w:r w:rsidRPr="00E96846">
        <w:t xml:space="preserve">yield performance of oyster mushroom on </w:t>
      </w:r>
      <w:r w:rsidR="0083191B">
        <w:t xml:space="preserve">various </w:t>
      </w:r>
      <w:r w:rsidRPr="00E96846">
        <w:t>agriculture crop waste</w:t>
      </w:r>
      <w:r w:rsidRPr="00E96846">
        <w:rPr>
          <w:b/>
        </w:rPr>
        <w:t xml:space="preserve"> </w:t>
      </w:r>
      <w:r w:rsidRPr="00E96846">
        <w:t>material substrates</w:t>
      </w:r>
      <w:r w:rsidRPr="00E96846">
        <w:rPr>
          <w:b/>
        </w:rPr>
        <w:t xml:space="preserve"> </w:t>
      </w:r>
      <w:r w:rsidRPr="00E96846">
        <w:rPr>
          <w:rStyle w:val="A2"/>
          <w:rFonts w:ascii="Times New Roman" w:hAnsi="Times New Roman" w:cs="Times New Roman"/>
          <w:b w:val="0"/>
          <w:sz w:val="24"/>
          <w:szCs w:val="24"/>
        </w:rPr>
        <w:t xml:space="preserve">with </w:t>
      </w:r>
      <w:r w:rsidR="0083191B">
        <w:rPr>
          <w:rStyle w:val="A2"/>
          <w:rFonts w:ascii="Times New Roman" w:hAnsi="Times New Roman" w:cs="Times New Roman"/>
          <w:b w:val="0"/>
          <w:sz w:val="24"/>
          <w:szCs w:val="24"/>
        </w:rPr>
        <w:t xml:space="preserve">the </w:t>
      </w:r>
      <w:r w:rsidRPr="00E96846">
        <w:rPr>
          <w:rStyle w:val="A2"/>
          <w:rFonts w:ascii="Times New Roman" w:hAnsi="Times New Roman" w:cs="Times New Roman"/>
          <w:b w:val="0"/>
          <w:sz w:val="24"/>
          <w:szCs w:val="24"/>
        </w:rPr>
        <w:t>addition of some nutrients under control</w:t>
      </w:r>
      <w:r w:rsidR="0083191B">
        <w:rPr>
          <w:rStyle w:val="A2"/>
          <w:rFonts w:ascii="Times New Roman" w:hAnsi="Times New Roman" w:cs="Times New Roman"/>
          <w:b w:val="0"/>
          <w:sz w:val="24"/>
          <w:szCs w:val="24"/>
        </w:rPr>
        <w:t>led</w:t>
      </w:r>
      <w:r w:rsidRPr="00E96846">
        <w:rPr>
          <w:rStyle w:val="A2"/>
          <w:rFonts w:ascii="Times New Roman" w:hAnsi="Times New Roman" w:cs="Times New Roman"/>
          <w:b w:val="0"/>
          <w:sz w:val="24"/>
          <w:szCs w:val="24"/>
        </w:rPr>
        <w:t xml:space="preserve"> condition.</w:t>
      </w:r>
    </w:p>
    <w:p w14:paraId="18A052E4" w14:textId="77777777" w:rsidR="00F0754B" w:rsidRPr="00E96846" w:rsidRDefault="00F0754B" w:rsidP="00F0754B">
      <w:pPr>
        <w:autoSpaceDE w:val="0"/>
        <w:autoSpaceDN w:val="0"/>
        <w:adjustRightInd w:val="0"/>
        <w:spacing w:line="480" w:lineRule="auto"/>
        <w:rPr>
          <w:b/>
        </w:rPr>
      </w:pPr>
      <w:r w:rsidRPr="00E96846">
        <w:rPr>
          <w:b/>
        </w:rPr>
        <w:t>MATERIALS AND METHODS</w:t>
      </w:r>
    </w:p>
    <w:p w14:paraId="5998A18F" w14:textId="3B6A93F7" w:rsidR="00F0754B" w:rsidRDefault="00F0754B" w:rsidP="00F0754B">
      <w:pPr>
        <w:autoSpaceDE w:val="0"/>
        <w:autoSpaceDN w:val="0"/>
        <w:adjustRightInd w:val="0"/>
        <w:spacing w:before="100" w:beforeAutospacing="1" w:after="100" w:afterAutospacing="1" w:line="360" w:lineRule="auto"/>
        <w:contextualSpacing/>
        <w:rPr>
          <w:b/>
          <w:bCs/>
          <w:sz w:val="22"/>
          <w:szCs w:val="22"/>
        </w:rPr>
      </w:pPr>
      <w:r w:rsidRPr="00E96846">
        <w:rPr>
          <w:b/>
          <w:bCs/>
        </w:rPr>
        <w:t>Establishment of mycelial culture and spawn</w:t>
      </w:r>
      <w:r w:rsidRPr="00E96846">
        <w:rPr>
          <w:b/>
          <w:bCs/>
          <w:sz w:val="22"/>
          <w:szCs w:val="22"/>
        </w:rPr>
        <w:t xml:space="preserve"> </w:t>
      </w:r>
    </w:p>
    <w:p w14:paraId="4F7AD5A6" w14:textId="4159F6FC" w:rsidR="00F0754B" w:rsidRDefault="000518BD" w:rsidP="00722236">
      <w:pPr>
        <w:autoSpaceDE w:val="0"/>
        <w:autoSpaceDN w:val="0"/>
        <w:adjustRightInd w:val="0"/>
        <w:spacing w:before="100" w:beforeAutospacing="1" w:after="100" w:afterAutospacing="1" w:line="360" w:lineRule="auto"/>
        <w:contextualSpacing/>
      </w:pPr>
      <w:r>
        <w:t xml:space="preserve">The procedure of mushroom spawn production and inoculation of substrate are presented in figure 1. </w:t>
      </w:r>
      <w:r w:rsidR="000666BD">
        <w:t>The m</w:t>
      </w:r>
      <w:r w:rsidR="000666BD" w:rsidRPr="00E96846">
        <w:t>ushroom mycelial culture</w:t>
      </w:r>
      <w:r w:rsidR="000666BD">
        <w:t xml:space="preserve"> was grown </w:t>
      </w:r>
      <w:r w:rsidR="002B322E">
        <w:t>on</w:t>
      </w:r>
      <w:r w:rsidR="000666BD">
        <w:t xml:space="preserve"> the potato dextrose agar (PDA) media</w:t>
      </w:r>
      <w:r w:rsidR="002B322E">
        <w:t xml:space="preserve"> using test tube</w:t>
      </w:r>
      <w:r w:rsidR="000666BD">
        <w:t xml:space="preserve">. </w:t>
      </w:r>
      <w:r w:rsidR="00555FA5">
        <w:t xml:space="preserve">For </w:t>
      </w:r>
      <w:r w:rsidR="00555FA5" w:rsidRPr="00E96846">
        <w:t>production of spawn</w:t>
      </w:r>
      <w:r w:rsidR="00555FA5">
        <w:t>, t</w:t>
      </w:r>
      <w:r w:rsidR="00F0754B" w:rsidRPr="00E96846">
        <w:t xml:space="preserve">he </w:t>
      </w:r>
      <w:r w:rsidR="00555FA5">
        <w:t xml:space="preserve">pure </w:t>
      </w:r>
      <w:r w:rsidR="00F0754B" w:rsidRPr="00E96846">
        <w:t xml:space="preserve">mycelium from slants containing PDA medium </w:t>
      </w:r>
      <w:r w:rsidR="00555FA5">
        <w:t>was</w:t>
      </w:r>
      <w:r w:rsidR="00F0754B" w:rsidRPr="00E96846">
        <w:t xml:space="preserve"> used. The barley and</w:t>
      </w:r>
      <w:r w:rsidR="001D1AF2" w:rsidRPr="00E96846">
        <w:t xml:space="preserve"> </w:t>
      </w:r>
      <w:r w:rsidR="00F0754B" w:rsidRPr="00E96846">
        <w:t xml:space="preserve">sorghum grains were </w:t>
      </w:r>
      <w:r w:rsidR="00555FA5">
        <w:t>soaked and washed</w:t>
      </w:r>
      <w:r w:rsidR="00F0754B" w:rsidRPr="00E96846">
        <w:t xml:space="preserve"> </w:t>
      </w:r>
      <w:r w:rsidR="00555FA5">
        <w:t xml:space="preserve">with </w:t>
      </w:r>
      <w:r w:rsidR="00F0754B" w:rsidRPr="00E96846">
        <w:t>water</w:t>
      </w:r>
      <w:r w:rsidR="00555FA5">
        <w:t>,</w:t>
      </w:r>
      <w:r w:rsidR="00F0754B" w:rsidRPr="00E96846">
        <w:t xml:space="preserve"> and boiled for 15 minutes. </w:t>
      </w:r>
      <w:r w:rsidR="00F0754B" w:rsidRPr="00E96846">
        <w:lastRenderedPageBreak/>
        <w:t xml:space="preserve">Then put the boiled grains on a sieve to drain completely, and </w:t>
      </w:r>
      <w:r w:rsidR="00722236">
        <w:t>were</w:t>
      </w:r>
      <w:r w:rsidR="00F0754B" w:rsidRPr="00E96846">
        <w:t xml:space="preserve"> spread them on a </w:t>
      </w:r>
      <w:r w:rsidR="00722236" w:rsidRPr="00E96846">
        <w:t>clean plastic sheet</w:t>
      </w:r>
      <w:r w:rsidR="00F0754B" w:rsidRPr="00E96846">
        <w:t xml:space="preserve"> to dry. </w:t>
      </w:r>
      <w:r w:rsidR="00555FA5" w:rsidRPr="00555FA5">
        <w:t xml:space="preserve">The ingredients were thoroughly mixed and moisture was adjusted to 55–60%. </w:t>
      </w:r>
      <w:r w:rsidR="00F0754B" w:rsidRPr="00E96846">
        <w:t xml:space="preserve">These grains </w:t>
      </w:r>
      <w:r w:rsidR="00722236">
        <w:t>we</w:t>
      </w:r>
      <w:r w:rsidR="00F0754B" w:rsidRPr="00E96846">
        <w:t xml:space="preserve">re </w:t>
      </w:r>
      <w:r w:rsidR="00EF2E2D">
        <w:t>mixed</w:t>
      </w:r>
      <w:r w:rsidR="00F0754B" w:rsidRPr="00E96846">
        <w:t xml:space="preserve"> with calcium carbonate</w:t>
      </w:r>
      <w:r w:rsidR="00722236">
        <w:t xml:space="preserve"> and </w:t>
      </w:r>
      <w:r w:rsidR="00EF2E2D">
        <w:t xml:space="preserve">then the mixture was distributed equally into </w:t>
      </w:r>
      <w:r w:rsidR="00EF2E2D" w:rsidRPr="00EF2E2D">
        <w:t xml:space="preserve">250 ml sterile </w:t>
      </w:r>
      <w:r w:rsidR="005341D7">
        <w:t>jar</w:t>
      </w:r>
      <w:r w:rsidR="00EF2E2D" w:rsidRPr="00EF2E2D">
        <w:t xml:space="preserve">, </w:t>
      </w:r>
      <w:r w:rsidR="00EF2E2D">
        <w:t>at the rate of 2</w:t>
      </w:r>
      <w:r w:rsidR="005341D7">
        <w:t>0</w:t>
      </w:r>
      <w:r w:rsidR="00EF2E2D">
        <w:t xml:space="preserve">0g seeds per plastic bag and </w:t>
      </w:r>
      <w:r w:rsidR="00F0754B" w:rsidRPr="00E96846">
        <w:t>autoclave</w:t>
      </w:r>
      <w:r w:rsidR="00722236">
        <w:t>d</w:t>
      </w:r>
      <w:r w:rsidR="00F0754B" w:rsidRPr="00E96846">
        <w:t xml:space="preserve"> at 121°C for </w:t>
      </w:r>
      <w:r w:rsidR="00EF2E2D">
        <w:t>3</w:t>
      </w:r>
      <w:r w:rsidR="00722236">
        <w:t>0</w:t>
      </w:r>
      <w:r w:rsidR="00F0754B" w:rsidRPr="00E96846">
        <w:t xml:space="preserve"> minutes, and then cooled the jar at room temperature. The cooled </w:t>
      </w:r>
      <w:r w:rsidR="00F0754B" w:rsidRPr="00E96846">
        <w:rPr>
          <w:i/>
        </w:rPr>
        <w:t>P. ostreatus</w:t>
      </w:r>
      <w:r w:rsidR="00F0754B" w:rsidRPr="00E96846">
        <w:t xml:space="preserve"> spawns </w:t>
      </w:r>
      <w:r w:rsidR="00EF2E2D">
        <w:t xml:space="preserve">were </w:t>
      </w:r>
      <w:r w:rsidR="00F0754B" w:rsidRPr="00E96846">
        <w:t xml:space="preserve">evenly distributed </w:t>
      </w:r>
      <w:r w:rsidR="00EF2E2D">
        <w:t>into the seeds within the jar</w:t>
      </w:r>
      <w:r w:rsidR="00F0754B" w:rsidRPr="00E96846">
        <w:t xml:space="preserve">. </w:t>
      </w:r>
      <w:r w:rsidR="00722236">
        <w:t>T</w:t>
      </w:r>
      <w:r w:rsidR="00F0754B" w:rsidRPr="00E96846">
        <w:t xml:space="preserve">he jars </w:t>
      </w:r>
      <w:r w:rsidR="002251CD">
        <w:t>were</w:t>
      </w:r>
      <w:r w:rsidR="00722236">
        <w:t xml:space="preserve"> </w:t>
      </w:r>
      <w:r w:rsidR="00722236" w:rsidRPr="00E96846">
        <w:t>incubate</w:t>
      </w:r>
      <w:r w:rsidR="00722236">
        <w:t>d</w:t>
      </w:r>
      <w:r w:rsidR="00722236" w:rsidRPr="00E96846">
        <w:t xml:space="preserve"> </w:t>
      </w:r>
      <w:r w:rsidR="00F0754B" w:rsidRPr="00E96846">
        <w:t>in a ventilated incubator at 26°C for</w:t>
      </w:r>
      <w:r w:rsidR="00722236">
        <w:t xml:space="preserve"> </w:t>
      </w:r>
      <w:r w:rsidR="00F0754B" w:rsidRPr="00E96846">
        <w:t xml:space="preserve">12 days and periodically shake </w:t>
      </w:r>
      <w:r w:rsidR="00722236">
        <w:t xml:space="preserve">the </w:t>
      </w:r>
      <w:r w:rsidR="00F0754B" w:rsidRPr="00E96846">
        <w:t xml:space="preserve">jar thoroughly by hand to distribute the mycelium </w:t>
      </w:r>
      <w:r w:rsidR="00722236">
        <w:t xml:space="preserve">within </w:t>
      </w:r>
      <w:r w:rsidR="00F0754B" w:rsidRPr="00E96846">
        <w:t>the grain.</w:t>
      </w:r>
      <w:r w:rsidR="00EF2E2D">
        <w:t xml:space="preserve"> After 15days of incubation, the spawn is now ready for inoculation of the substrate. </w:t>
      </w:r>
    </w:p>
    <w:p w14:paraId="111B42E1" w14:textId="38364B51" w:rsidR="00F0754B" w:rsidRPr="00E96846" w:rsidRDefault="009A52DB" w:rsidP="00F0754B">
      <w:pPr>
        <w:autoSpaceDE w:val="0"/>
        <w:autoSpaceDN w:val="0"/>
        <w:adjustRightInd w:val="0"/>
        <w:spacing w:before="100" w:beforeAutospacing="1" w:after="100" w:afterAutospacing="1" w:line="360" w:lineRule="auto"/>
        <w:contextualSpacing/>
        <w:rPr>
          <w:b/>
          <w:bCs/>
        </w:rPr>
      </w:pPr>
      <w:r>
        <w:rPr>
          <w:b/>
          <w:bCs/>
        </w:rPr>
        <w:t>P</w:t>
      </w:r>
      <w:r w:rsidR="00F0754B" w:rsidRPr="00E96846">
        <w:rPr>
          <w:b/>
          <w:bCs/>
        </w:rPr>
        <w:t xml:space="preserve">reparation of </w:t>
      </w:r>
      <w:r>
        <w:rPr>
          <w:b/>
          <w:bCs/>
        </w:rPr>
        <w:t xml:space="preserve">the </w:t>
      </w:r>
      <w:r w:rsidR="00F0754B" w:rsidRPr="00E96846">
        <w:rPr>
          <w:b/>
          <w:bCs/>
        </w:rPr>
        <w:t>substrate</w:t>
      </w:r>
      <w:r>
        <w:rPr>
          <w:b/>
          <w:bCs/>
        </w:rPr>
        <w:t>s</w:t>
      </w:r>
    </w:p>
    <w:p w14:paraId="5DE1612B" w14:textId="799E7992" w:rsidR="00F0754B" w:rsidRPr="00E96846" w:rsidRDefault="00352653" w:rsidP="00C15DC1">
      <w:pPr>
        <w:autoSpaceDE w:val="0"/>
        <w:autoSpaceDN w:val="0"/>
        <w:adjustRightInd w:val="0"/>
        <w:spacing w:before="100" w:beforeAutospacing="1" w:after="100" w:afterAutospacing="1" w:line="360" w:lineRule="auto"/>
        <w:contextualSpacing/>
        <w:rPr>
          <w:rStyle w:val="A5"/>
          <w:color w:val="auto"/>
          <w:sz w:val="24"/>
          <w:szCs w:val="24"/>
        </w:rPr>
      </w:pPr>
      <w:r>
        <w:t xml:space="preserve">Various </w:t>
      </w:r>
      <w:r w:rsidR="00F0754B" w:rsidRPr="00E96846">
        <w:t>substrates material includ</w:t>
      </w:r>
      <w:r>
        <w:t>ing</w:t>
      </w:r>
      <w:r w:rsidR="001D1AF2" w:rsidRPr="00E96846">
        <w:t xml:space="preserve"> </w:t>
      </w:r>
      <w:r w:rsidR="00F0754B" w:rsidRPr="00E96846">
        <w:t xml:space="preserve">wheat straw, sorghum waste, sawdust, sugar cane leaves, maize leaves were collected from different field </w:t>
      </w:r>
      <w:r>
        <w:t xml:space="preserve">in local </w:t>
      </w:r>
      <w:r w:rsidR="00F0754B" w:rsidRPr="00E96846">
        <w:t>areas and cotton waste as a by-product from cotton mill</w:t>
      </w:r>
      <w:r>
        <w:t xml:space="preserve"> was collected</w:t>
      </w:r>
      <w:r w:rsidR="00F0754B" w:rsidRPr="00E96846">
        <w:t>. The fresh substrate was dried before of any degradation in whole process. The large agro</w:t>
      </w:r>
      <w:r>
        <w:t>-</w:t>
      </w:r>
      <w:r w:rsidR="00F0754B" w:rsidRPr="00E96846">
        <w:t xml:space="preserve">waste straws were chopped into small pieces </w:t>
      </w:r>
      <w:r w:rsidR="009A52DB">
        <w:t>in range of</w:t>
      </w:r>
      <w:r w:rsidR="00F0754B" w:rsidRPr="00E96846">
        <w:t xml:space="preserve"> 6 to 8 cm. The biological materials were purchased from local market. The substrate materials were soaked in water for 24 hours </w:t>
      </w:r>
      <w:r>
        <w:t>to</w:t>
      </w:r>
      <w:r w:rsidR="00F0754B" w:rsidRPr="00E96846">
        <w:t xml:space="preserve"> absor</w:t>
      </w:r>
      <w:r>
        <w:t>b</w:t>
      </w:r>
      <w:r w:rsidR="00F0754B" w:rsidRPr="00E96846">
        <w:t xml:space="preserve"> moisture and </w:t>
      </w:r>
      <w:r>
        <w:t>soften</w:t>
      </w:r>
      <w:r w:rsidR="00081F78">
        <w:t>, after which they were</w:t>
      </w:r>
      <w:r w:rsidR="00F0754B" w:rsidRPr="00E96846">
        <w:t xml:space="preserve"> placed on a </w:t>
      </w:r>
      <w:r w:rsidR="00081F78" w:rsidRPr="00E96846">
        <w:t>wire sieve</w:t>
      </w:r>
      <w:r w:rsidR="00F0754B" w:rsidRPr="00E96846">
        <w:t xml:space="preserve"> to drain</w:t>
      </w:r>
      <w:r w:rsidR="009A52DB">
        <w:t xml:space="preserve"> off the</w:t>
      </w:r>
      <w:r>
        <w:t xml:space="preserve"> excess water</w:t>
      </w:r>
      <w:r w:rsidR="00F0754B" w:rsidRPr="00E96846">
        <w:t>.</w:t>
      </w:r>
      <w:r w:rsidR="00C15DC1" w:rsidRPr="00E96846">
        <w:t xml:space="preserve"> </w:t>
      </w:r>
      <w:r w:rsidR="00F0754B" w:rsidRPr="00E96846">
        <w:t>The chemical nutrients f</w:t>
      </w:r>
      <w:r w:rsidR="00081F78">
        <w:t>rom</w:t>
      </w:r>
      <w:r w:rsidR="00F0754B" w:rsidRPr="00E96846">
        <w:t xml:space="preserve"> nitrogen sources </w:t>
      </w:r>
      <w:r w:rsidR="00081F78">
        <w:t xml:space="preserve">include </w:t>
      </w:r>
      <w:r w:rsidR="00F0754B" w:rsidRPr="00E96846">
        <w:t>urea, di</w:t>
      </w:r>
      <w:r w:rsidR="00C15DC1" w:rsidRPr="00E96846">
        <w:t>-</w:t>
      </w:r>
      <w:r w:rsidR="00F0754B" w:rsidRPr="00E96846">
        <w:t>ammonium phosphate, ammonium nitrate and biological supplements</w:t>
      </w:r>
      <w:r w:rsidR="00081F78">
        <w:t xml:space="preserve"> such as</w:t>
      </w:r>
      <w:r w:rsidR="00F0754B" w:rsidRPr="00E96846">
        <w:t xml:space="preserve"> viz rice husk, chicken manure, wheat bran, mustard cake (MC) and soybean meal (SM) at rate of 10g/</w:t>
      </w:r>
      <w:r w:rsidR="00081F78">
        <w:t>L</w:t>
      </w:r>
      <w:r w:rsidR="00F0754B" w:rsidRPr="00E96846">
        <w:t xml:space="preserve"> </w:t>
      </w:r>
      <w:r w:rsidR="00081F78">
        <w:t>in a</w:t>
      </w:r>
      <w:r w:rsidR="00F0754B" w:rsidRPr="00E96846">
        <w:t xml:space="preserve"> water</w:t>
      </w:r>
      <w:r w:rsidR="00081F78">
        <w:t>,</w:t>
      </w:r>
      <w:r w:rsidR="00F0754B" w:rsidRPr="00E96846">
        <w:t xml:space="preserve"> were added in moist substrate</w:t>
      </w:r>
      <w:r w:rsidR="00081F78">
        <w:t>s</w:t>
      </w:r>
      <w:r w:rsidR="00F0754B" w:rsidRPr="00E96846">
        <w:t>. Polyethylene bags were filled with 1 kg of each substrate medium.</w:t>
      </w:r>
      <w:r w:rsidR="00C15DC1" w:rsidRPr="00E96846">
        <w:t xml:space="preserve"> </w:t>
      </w:r>
      <w:r w:rsidR="00F0754B" w:rsidRPr="00E96846">
        <w:t xml:space="preserve">These bags were closed with ribbon band and sterilized </w:t>
      </w:r>
      <w:r w:rsidR="00081F78">
        <w:t xml:space="preserve">at </w:t>
      </w:r>
      <w:r w:rsidR="00F0754B" w:rsidRPr="00E96846">
        <w:t>121</w:t>
      </w:r>
      <w:r w:rsidR="00F0754B" w:rsidRPr="00E96846">
        <w:rPr>
          <w:rStyle w:val="A5"/>
          <w:sz w:val="24"/>
          <w:szCs w:val="24"/>
        </w:rPr>
        <w:t xml:space="preserve">°C for 15 </w:t>
      </w:r>
      <w:r w:rsidR="00081F78" w:rsidRPr="00E96846">
        <w:rPr>
          <w:rStyle w:val="A5"/>
          <w:sz w:val="24"/>
          <w:szCs w:val="24"/>
        </w:rPr>
        <w:t>minu</w:t>
      </w:r>
      <w:r w:rsidR="00081F78">
        <w:rPr>
          <w:rStyle w:val="A5"/>
          <w:sz w:val="24"/>
          <w:szCs w:val="24"/>
        </w:rPr>
        <w:t>tes</w:t>
      </w:r>
      <w:r w:rsidR="00F0754B" w:rsidRPr="00E96846">
        <w:rPr>
          <w:rStyle w:val="A5"/>
          <w:sz w:val="24"/>
          <w:szCs w:val="24"/>
        </w:rPr>
        <w:t xml:space="preserve"> and </w:t>
      </w:r>
      <w:r w:rsidR="00F0754B" w:rsidRPr="00E96846">
        <w:t xml:space="preserve">were </w:t>
      </w:r>
      <w:r w:rsidR="00081F78">
        <w:t xml:space="preserve">then </w:t>
      </w:r>
      <w:r w:rsidR="00F0754B" w:rsidRPr="00E96846">
        <w:t>cooled</w:t>
      </w:r>
      <w:r w:rsidR="00081F78">
        <w:t xml:space="preserve"> down to</w:t>
      </w:r>
      <w:r w:rsidR="00F0754B" w:rsidRPr="00E96846">
        <w:t xml:space="preserve"> room temperature.</w:t>
      </w:r>
      <w:r w:rsidR="00EE5C39">
        <w:t xml:space="preserve"> </w:t>
      </w:r>
    </w:p>
    <w:p w14:paraId="2A5987A3" w14:textId="4CA02579" w:rsidR="00F0754B" w:rsidRPr="00E96846" w:rsidRDefault="00F0754B" w:rsidP="00C15DC1">
      <w:pPr>
        <w:autoSpaceDE w:val="0"/>
        <w:autoSpaceDN w:val="0"/>
        <w:adjustRightInd w:val="0"/>
        <w:spacing w:before="100" w:beforeAutospacing="1" w:after="100" w:afterAutospacing="1" w:line="360" w:lineRule="auto"/>
        <w:rPr>
          <w:rStyle w:val="A5"/>
          <w:sz w:val="24"/>
          <w:szCs w:val="24"/>
        </w:rPr>
      </w:pPr>
      <w:r w:rsidRPr="00E96846">
        <w:rPr>
          <w:rStyle w:val="A5"/>
          <w:sz w:val="24"/>
          <w:szCs w:val="24"/>
        </w:rPr>
        <w:t>The spawn</w:t>
      </w:r>
      <w:r w:rsidR="001D092D">
        <w:rPr>
          <w:rStyle w:val="A5"/>
          <w:sz w:val="24"/>
          <w:szCs w:val="24"/>
        </w:rPr>
        <w:t xml:space="preserve"> inoculated</w:t>
      </w:r>
      <w:r w:rsidRPr="00E96846">
        <w:rPr>
          <w:rStyle w:val="A5"/>
          <w:sz w:val="24"/>
          <w:szCs w:val="24"/>
        </w:rPr>
        <w:t xml:space="preserve"> </w:t>
      </w:r>
      <w:r w:rsidR="001D092D">
        <w:rPr>
          <w:rStyle w:val="A5"/>
          <w:sz w:val="24"/>
          <w:szCs w:val="24"/>
        </w:rPr>
        <w:t>into</w:t>
      </w:r>
      <w:r w:rsidRPr="00E96846">
        <w:rPr>
          <w:rStyle w:val="A5"/>
          <w:sz w:val="24"/>
          <w:szCs w:val="24"/>
        </w:rPr>
        <w:t xml:space="preserve"> </w:t>
      </w:r>
      <w:r w:rsidR="001D092D">
        <w:rPr>
          <w:rStyle w:val="A5"/>
          <w:sz w:val="24"/>
          <w:szCs w:val="24"/>
        </w:rPr>
        <w:t xml:space="preserve">various </w:t>
      </w:r>
      <w:r w:rsidRPr="00E96846">
        <w:rPr>
          <w:rStyle w:val="A5"/>
          <w:sz w:val="24"/>
          <w:szCs w:val="24"/>
        </w:rPr>
        <w:t>substrates with addition of nutrients by using lamp spawning</w:t>
      </w:r>
      <w:r w:rsidR="001D092D">
        <w:rPr>
          <w:rStyle w:val="A5"/>
          <w:sz w:val="24"/>
          <w:szCs w:val="24"/>
        </w:rPr>
        <w:t xml:space="preserve"> </w:t>
      </w:r>
      <w:r w:rsidR="001D092D" w:rsidRPr="00E96846">
        <w:rPr>
          <w:rStyle w:val="A5"/>
          <w:sz w:val="24"/>
          <w:szCs w:val="24"/>
        </w:rPr>
        <w:t>method</w:t>
      </w:r>
      <w:r w:rsidR="001D092D">
        <w:rPr>
          <w:rStyle w:val="A5"/>
          <w:sz w:val="24"/>
          <w:szCs w:val="24"/>
        </w:rPr>
        <w:t xml:space="preserve"> based</w:t>
      </w:r>
      <w:r w:rsidRPr="00E96846">
        <w:rPr>
          <w:rStyle w:val="A5"/>
          <w:sz w:val="24"/>
          <w:szCs w:val="24"/>
        </w:rPr>
        <w:t xml:space="preserve"> on dry weight basis of substrates.</w:t>
      </w:r>
      <w:r w:rsidRPr="00E96846">
        <w:t xml:space="preserve"> The spawn was amended </w:t>
      </w:r>
      <w:r w:rsidR="001D092D">
        <w:t xml:space="preserve">in to each </w:t>
      </w:r>
      <w:r w:rsidR="001D092D" w:rsidRPr="00E96846">
        <w:t xml:space="preserve">substrate </w:t>
      </w:r>
      <w:r w:rsidRPr="00E96846">
        <w:t>at 2% (w/w)</w:t>
      </w:r>
      <w:r w:rsidR="001D092D">
        <w:t xml:space="preserve"> and </w:t>
      </w:r>
      <w:r w:rsidR="001D092D">
        <w:rPr>
          <w:rStyle w:val="A5"/>
          <w:sz w:val="24"/>
          <w:szCs w:val="24"/>
        </w:rPr>
        <w:t>i</w:t>
      </w:r>
      <w:r w:rsidRPr="00E96846">
        <w:rPr>
          <w:rStyle w:val="A5"/>
          <w:sz w:val="24"/>
          <w:szCs w:val="24"/>
        </w:rPr>
        <w:t xml:space="preserve">noculated </w:t>
      </w:r>
      <w:r w:rsidR="001D092D">
        <w:rPr>
          <w:rStyle w:val="A5"/>
          <w:sz w:val="24"/>
          <w:szCs w:val="24"/>
        </w:rPr>
        <w:t>at</w:t>
      </w:r>
      <w:r w:rsidR="001D092D" w:rsidRPr="00E96846">
        <w:rPr>
          <w:rStyle w:val="A5"/>
          <w:sz w:val="24"/>
          <w:szCs w:val="24"/>
        </w:rPr>
        <w:t xml:space="preserve"> </w:t>
      </w:r>
      <w:r w:rsidRPr="00E96846">
        <w:rPr>
          <w:rStyle w:val="A5"/>
          <w:sz w:val="24"/>
          <w:szCs w:val="24"/>
        </w:rPr>
        <w:t>25°C</w:t>
      </w:r>
      <w:r w:rsidR="001D092D">
        <w:rPr>
          <w:rStyle w:val="A5"/>
          <w:sz w:val="24"/>
          <w:szCs w:val="24"/>
        </w:rPr>
        <w:t xml:space="preserve"> under control condition.</w:t>
      </w:r>
      <w:r w:rsidRPr="00E96846">
        <w:rPr>
          <w:rStyle w:val="A5"/>
          <w:sz w:val="24"/>
          <w:szCs w:val="24"/>
        </w:rPr>
        <w:t xml:space="preserve"> </w:t>
      </w:r>
      <w:r w:rsidR="00F57589" w:rsidRPr="00F57589">
        <w:rPr>
          <w:rStyle w:val="A5"/>
          <w:sz w:val="24"/>
          <w:szCs w:val="24"/>
        </w:rPr>
        <w:t>Holes were prepared for aeration in the plastic bag.</w:t>
      </w:r>
      <w:r w:rsidR="00F57589">
        <w:rPr>
          <w:rStyle w:val="A5"/>
          <w:sz w:val="24"/>
          <w:szCs w:val="24"/>
        </w:rPr>
        <w:t xml:space="preserve"> After</w:t>
      </w:r>
      <w:r w:rsidRPr="00E96846">
        <w:rPr>
          <w:rStyle w:val="A5"/>
          <w:sz w:val="24"/>
          <w:szCs w:val="24"/>
        </w:rPr>
        <w:t xml:space="preserve"> </w:t>
      </w:r>
      <w:r w:rsidR="00F57589">
        <w:rPr>
          <w:rStyle w:val="A5"/>
          <w:sz w:val="24"/>
          <w:szCs w:val="24"/>
        </w:rPr>
        <w:t>mycelia colonized the substrate</w:t>
      </w:r>
      <w:r w:rsidR="001D092D">
        <w:rPr>
          <w:rStyle w:val="A5"/>
          <w:sz w:val="24"/>
          <w:szCs w:val="24"/>
        </w:rPr>
        <w:t>,</w:t>
      </w:r>
      <w:r w:rsidRPr="00E96846">
        <w:rPr>
          <w:rStyle w:val="A5"/>
          <w:sz w:val="24"/>
          <w:szCs w:val="24"/>
        </w:rPr>
        <w:t xml:space="preserve"> polyethylene bags were cut with help of </w:t>
      </w:r>
      <w:r w:rsidR="001D092D">
        <w:rPr>
          <w:rStyle w:val="A5"/>
          <w:sz w:val="24"/>
          <w:szCs w:val="24"/>
        </w:rPr>
        <w:t xml:space="preserve">sterilized </w:t>
      </w:r>
      <w:r w:rsidRPr="00E96846">
        <w:rPr>
          <w:rStyle w:val="A5"/>
          <w:sz w:val="24"/>
          <w:szCs w:val="24"/>
        </w:rPr>
        <w:t>scissor</w:t>
      </w:r>
      <w:r w:rsidR="001D092D">
        <w:rPr>
          <w:rStyle w:val="A5"/>
          <w:sz w:val="24"/>
          <w:szCs w:val="24"/>
        </w:rPr>
        <w:t xml:space="preserve"> to grow out the mushroom</w:t>
      </w:r>
      <w:r w:rsidR="007C7065">
        <w:rPr>
          <w:rStyle w:val="A5"/>
          <w:sz w:val="24"/>
          <w:szCs w:val="24"/>
        </w:rPr>
        <w:t xml:space="preserve"> in the cropping room</w:t>
      </w:r>
      <w:r w:rsidRPr="00E96846">
        <w:rPr>
          <w:rStyle w:val="A5"/>
          <w:sz w:val="24"/>
          <w:szCs w:val="24"/>
        </w:rPr>
        <w:t xml:space="preserve">. These bags were placed </w:t>
      </w:r>
      <w:r w:rsidR="001D092D">
        <w:rPr>
          <w:rStyle w:val="A5"/>
          <w:sz w:val="24"/>
          <w:szCs w:val="24"/>
        </w:rPr>
        <w:t>on</w:t>
      </w:r>
      <w:r w:rsidRPr="00E96846">
        <w:rPr>
          <w:rStyle w:val="A5"/>
          <w:sz w:val="24"/>
          <w:szCs w:val="24"/>
        </w:rPr>
        <w:t xml:space="preserve"> shelves for further growth </w:t>
      </w:r>
      <w:r w:rsidR="001D092D">
        <w:rPr>
          <w:rStyle w:val="A5"/>
          <w:sz w:val="24"/>
          <w:szCs w:val="24"/>
        </w:rPr>
        <w:t>under</w:t>
      </w:r>
      <w:r w:rsidRPr="00E96846">
        <w:rPr>
          <w:rStyle w:val="A5"/>
          <w:sz w:val="24"/>
          <w:szCs w:val="24"/>
        </w:rPr>
        <w:t xml:space="preserve"> control condition. </w:t>
      </w:r>
      <w:r w:rsidR="001D092D">
        <w:rPr>
          <w:rStyle w:val="A5"/>
          <w:sz w:val="24"/>
          <w:szCs w:val="24"/>
        </w:rPr>
        <w:t>The</w:t>
      </w:r>
      <w:r w:rsidR="00C15DC1" w:rsidRPr="00E96846">
        <w:rPr>
          <w:rStyle w:val="A5"/>
          <w:sz w:val="24"/>
          <w:szCs w:val="24"/>
        </w:rPr>
        <w:t xml:space="preserve"> </w:t>
      </w:r>
      <w:r w:rsidRPr="00E96846">
        <w:rPr>
          <w:rStyle w:val="A5"/>
          <w:sz w:val="24"/>
          <w:szCs w:val="24"/>
        </w:rPr>
        <w:t xml:space="preserve">moisture content and humidity were checked twice a day at 9.00 am and 3.00 pm by using digital thermometer. </w:t>
      </w:r>
      <w:r w:rsidR="00A92024">
        <w:rPr>
          <w:rStyle w:val="A5"/>
          <w:sz w:val="24"/>
          <w:szCs w:val="24"/>
        </w:rPr>
        <w:t xml:space="preserve">The </w:t>
      </w:r>
      <w:r w:rsidR="001248C5">
        <w:rPr>
          <w:rStyle w:val="A5"/>
          <w:sz w:val="24"/>
          <w:szCs w:val="24"/>
        </w:rPr>
        <w:t>mycelia</w:t>
      </w:r>
      <w:r w:rsidR="00A92024">
        <w:rPr>
          <w:rStyle w:val="A5"/>
          <w:sz w:val="24"/>
          <w:szCs w:val="24"/>
        </w:rPr>
        <w:t xml:space="preserve"> of the substrate </w:t>
      </w:r>
      <w:proofErr w:type="gramStart"/>
      <w:r w:rsidR="00A92024">
        <w:rPr>
          <w:rStyle w:val="A5"/>
          <w:sz w:val="24"/>
          <w:szCs w:val="24"/>
        </w:rPr>
        <w:t>was</w:t>
      </w:r>
      <w:proofErr w:type="gramEnd"/>
      <w:r w:rsidR="00A92024">
        <w:rPr>
          <w:rStyle w:val="A5"/>
          <w:sz w:val="24"/>
          <w:szCs w:val="24"/>
        </w:rPr>
        <w:t xml:space="preserve"> watered twice a day (during morning at </w:t>
      </w:r>
      <w:r w:rsidR="00A92024" w:rsidRPr="00E96846">
        <w:rPr>
          <w:rStyle w:val="A5"/>
          <w:sz w:val="24"/>
          <w:szCs w:val="24"/>
        </w:rPr>
        <w:t xml:space="preserve">9.00 am and </w:t>
      </w:r>
      <w:r w:rsidR="00A92024">
        <w:rPr>
          <w:rStyle w:val="A5"/>
          <w:sz w:val="24"/>
          <w:szCs w:val="24"/>
        </w:rPr>
        <w:t xml:space="preserve">afternoon at </w:t>
      </w:r>
      <w:r w:rsidR="00A92024" w:rsidRPr="00E96846">
        <w:rPr>
          <w:rStyle w:val="A5"/>
          <w:sz w:val="24"/>
          <w:szCs w:val="24"/>
        </w:rPr>
        <w:t>3.00 pm</w:t>
      </w:r>
      <w:r w:rsidR="00A92024">
        <w:rPr>
          <w:rStyle w:val="A5"/>
          <w:sz w:val="24"/>
          <w:szCs w:val="24"/>
        </w:rPr>
        <w:t>)</w:t>
      </w:r>
      <w:r w:rsidR="00A92024" w:rsidRPr="00E96846">
        <w:rPr>
          <w:rStyle w:val="A5"/>
          <w:sz w:val="24"/>
          <w:szCs w:val="24"/>
        </w:rPr>
        <w:t xml:space="preserve"> </w:t>
      </w:r>
      <w:r w:rsidR="00A92024">
        <w:rPr>
          <w:rStyle w:val="A5"/>
          <w:sz w:val="24"/>
          <w:szCs w:val="24"/>
        </w:rPr>
        <w:t>using waterpot to maintain water activity and humidity around 70-90%</w:t>
      </w:r>
      <w:r w:rsidRPr="00E96846">
        <w:rPr>
          <w:rStyle w:val="A5"/>
          <w:sz w:val="24"/>
          <w:szCs w:val="24"/>
        </w:rPr>
        <w:t xml:space="preserve">. </w:t>
      </w:r>
    </w:p>
    <w:p w14:paraId="0D33A063" w14:textId="0D60D212" w:rsidR="00C90EBA" w:rsidRDefault="00C90EBA" w:rsidP="00F0754B">
      <w:pPr>
        <w:autoSpaceDE w:val="0"/>
        <w:autoSpaceDN w:val="0"/>
        <w:adjustRightInd w:val="0"/>
        <w:spacing w:before="100" w:beforeAutospacing="1" w:after="100" w:afterAutospacing="1" w:line="360" w:lineRule="auto"/>
        <w:contextualSpacing/>
        <w:rPr>
          <w:b/>
          <w:bCs/>
        </w:rPr>
      </w:pPr>
      <w:r w:rsidRPr="00C90EBA">
        <w:rPr>
          <w:b/>
          <w:bCs/>
        </w:rPr>
        <w:lastRenderedPageBreak/>
        <w:t xml:space="preserve">Yield </w:t>
      </w:r>
      <w:r>
        <w:rPr>
          <w:b/>
          <w:bCs/>
        </w:rPr>
        <w:t>c</w:t>
      </w:r>
      <w:r w:rsidRPr="00C90EBA">
        <w:rPr>
          <w:b/>
          <w:bCs/>
        </w:rPr>
        <w:t xml:space="preserve">alculation and </w:t>
      </w:r>
      <w:r>
        <w:rPr>
          <w:b/>
          <w:bCs/>
        </w:rPr>
        <w:t>c</w:t>
      </w:r>
      <w:r w:rsidRPr="00C90EBA">
        <w:rPr>
          <w:b/>
          <w:bCs/>
        </w:rPr>
        <w:t xml:space="preserve">omparison of </w:t>
      </w:r>
      <w:r>
        <w:rPr>
          <w:b/>
          <w:bCs/>
        </w:rPr>
        <w:t>s</w:t>
      </w:r>
      <w:r w:rsidRPr="00C90EBA">
        <w:rPr>
          <w:b/>
          <w:bCs/>
        </w:rPr>
        <w:t xml:space="preserve">upplements on </w:t>
      </w:r>
      <w:r>
        <w:rPr>
          <w:b/>
          <w:bCs/>
        </w:rPr>
        <w:t>various</w:t>
      </w:r>
      <w:r w:rsidRPr="00C90EBA">
        <w:rPr>
          <w:b/>
          <w:bCs/>
        </w:rPr>
        <w:t xml:space="preserve"> </w:t>
      </w:r>
      <w:r>
        <w:rPr>
          <w:b/>
          <w:bCs/>
        </w:rPr>
        <w:t>s</w:t>
      </w:r>
      <w:r w:rsidRPr="00C90EBA">
        <w:rPr>
          <w:b/>
          <w:bCs/>
        </w:rPr>
        <w:t>ubstrates</w:t>
      </w:r>
    </w:p>
    <w:p w14:paraId="10E342BA" w14:textId="5038A0CD" w:rsidR="00F0754B" w:rsidRDefault="00660698" w:rsidP="00F0754B">
      <w:pPr>
        <w:autoSpaceDE w:val="0"/>
        <w:autoSpaceDN w:val="0"/>
        <w:adjustRightInd w:val="0"/>
        <w:spacing w:before="100" w:beforeAutospacing="1" w:after="100" w:afterAutospacing="1" w:line="360" w:lineRule="auto"/>
        <w:contextualSpacing/>
      </w:pPr>
      <w:r>
        <w:t>The mature f</w:t>
      </w:r>
      <w:r w:rsidR="00F0754B" w:rsidRPr="00E96846">
        <w:t>ruiting bodies were harvested</w:t>
      </w:r>
      <w:r>
        <w:t xml:space="preserve"> by clean hands without damaging after two to three day</w:t>
      </w:r>
      <w:r w:rsidR="004A5347">
        <w:t>s</w:t>
      </w:r>
      <w:r>
        <w:t xml:space="preserve"> of emergence</w:t>
      </w:r>
      <w:r w:rsidR="00F0754B" w:rsidRPr="00E96846">
        <w:t xml:space="preserve">. The substrates were </w:t>
      </w:r>
      <w:r w:rsidR="004A5347">
        <w:t xml:space="preserve">maintained </w:t>
      </w:r>
      <w:r w:rsidR="00F0754B" w:rsidRPr="00E96846">
        <w:t xml:space="preserve">under the same conditions for another </w:t>
      </w:r>
      <w:r w:rsidR="004A5347">
        <w:t>seven</w:t>
      </w:r>
      <w:r w:rsidR="00F0754B" w:rsidRPr="00E96846">
        <w:t xml:space="preserve"> days </w:t>
      </w:r>
      <w:r w:rsidR="004A5347">
        <w:t>to harvest the</w:t>
      </w:r>
      <w:r w:rsidR="00F0754B" w:rsidRPr="00E96846">
        <w:t xml:space="preserve"> second and third flushes</w:t>
      </w:r>
      <w:r w:rsidR="004A5347">
        <w:t xml:space="preserve"> of the mushroom</w:t>
      </w:r>
      <w:r w:rsidR="00F0754B" w:rsidRPr="00E96846">
        <w:t xml:space="preserve">. Mushroom from different substrates and treatments were kept separately for fresh weight measurements. </w:t>
      </w:r>
      <w:r w:rsidR="00F0754B" w:rsidRPr="00E96846">
        <w:rPr>
          <w:rStyle w:val="A5"/>
          <w:sz w:val="24"/>
          <w:szCs w:val="24"/>
        </w:rPr>
        <w:t>Efficacy of chemical and biological nutrients supplement were compared for mushroom</w:t>
      </w:r>
      <w:r w:rsidR="00C15DC1" w:rsidRPr="00E96846">
        <w:rPr>
          <w:rStyle w:val="A5"/>
          <w:sz w:val="24"/>
          <w:szCs w:val="24"/>
        </w:rPr>
        <w:t xml:space="preserve"> </w:t>
      </w:r>
      <w:r w:rsidR="00F0754B" w:rsidRPr="00E96846">
        <w:rPr>
          <w:rStyle w:val="A5"/>
          <w:sz w:val="24"/>
          <w:szCs w:val="24"/>
        </w:rPr>
        <w:t xml:space="preserve">yield after three flushes were calculated by adding their means in gram. </w:t>
      </w:r>
      <w:r w:rsidR="00F0754B" w:rsidRPr="00E96846">
        <w:t xml:space="preserve">The chemical and biological efficiencies were compared by calculating yield (means) of mushroom in three flushes </w:t>
      </w:r>
      <w:r w:rsidR="00F0754B" w:rsidRPr="00E96846">
        <w:fldChar w:fldCharType="begin"/>
      </w:r>
      <w:r w:rsidR="00B87001">
        <w:instrText xml:space="preserve"> ADDIN EN.CITE &lt;EndNote&gt;&lt;Cite&gt;&lt;Author&gt;Iqbal&lt;/Author&gt;&lt;Year&gt;2016&lt;/Year&gt;&lt;RecNum&gt;68&lt;/RecNum&gt;&lt;DisplayText&gt;(Iqbal, Rauf, and Sheikh 2016)&lt;/DisplayText&gt;&lt;record&gt;&lt;rec-number&gt;68&lt;/rec-number&gt;&lt;foreign-keys&gt;&lt;key app="EN" db-id="tetevw9rnzaz5ue0026pt90rzfaz0xs2pppr" timestamp="1600070313"&gt;68&lt;/key&gt;&lt;/foreign-keys&gt;&lt;ref-type name="Journal Article"&gt;17&lt;/ref-type&gt;&lt;contributors&gt;&lt;authors&gt;&lt;author&gt;Iqbal, SH&lt;/author&gt;&lt;author&gt;Rauf, C Abdul&lt;/author&gt;&lt;author&gt;Sheikh, M Iqbal&lt;/author&gt;&lt;/authors&gt;&lt;/contributors&gt;&lt;titles&gt;&lt;title&gt;Yield performance of oyster mushroom on different substrates&lt;/title&gt;&lt;/titles&gt;&lt;dates&gt;&lt;year&gt;2016&lt;/year&gt;&lt;/dates&gt;&lt;urls&gt;&lt;/urls&gt;&lt;/record&gt;&lt;/Cite&gt;&lt;/EndNote&gt;</w:instrText>
      </w:r>
      <w:r w:rsidR="00F0754B" w:rsidRPr="00E96846">
        <w:fldChar w:fldCharType="separate"/>
      </w:r>
      <w:r w:rsidR="00B87001">
        <w:rPr>
          <w:noProof/>
        </w:rPr>
        <w:t>(Iqbal, Rauf, and Sheikh 2016)</w:t>
      </w:r>
      <w:r w:rsidR="00F0754B" w:rsidRPr="00E96846">
        <w:fldChar w:fldCharType="end"/>
      </w:r>
      <w:r w:rsidR="00696842">
        <w:t xml:space="preserve"> by using the formula</w:t>
      </w:r>
      <w:r w:rsidR="00F0754B" w:rsidRPr="00E96846">
        <w:t>.</w:t>
      </w:r>
    </w:p>
    <w:p w14:paraId="3307D08B" w14:textId="411DA5B5" w:rsidR="00696842" w:rsidRPr="00696842" w:rsidRDefault="00696842" w:rsidP="00696842">
      <w:pPr>
        <w:shd w:val="clear" w:color="auto" w:fill="FFFFFF"/>
        <w:jc w:val="center"/>
        <w:textAlignment w:val="center"/>
        <w:rPr>
          <w:rFonts w:ascii="MathJax_Main" w:hAnsi="MathJax_Main"/>
          <w:color w:val="212121"/>
          <w:sz w:val="39"/>
          <w:szCs w:val="39"/>
          <w:bdr w:val="none" w:sz="0" w:space="0" w:color="auto" w:frame="1"/>
        </w:rPr>
      </w:pPr>
      <m:oMathPara>
        <m:oMath>
          <m:r>
            <w:rPr>
              <w:rStyle w:val="mtext"/>
              <w:rFonts w:ascii="Cambria Math" w:hAnsi="Cambria Math"/>
              <w:color w:val="212121"/>
              <w:sz w:val="20"/>
              <w:szCs w:val="20"/>
              <w:bdr w:val="none" w:sz="0" w:space="0" w:color="auto" w:frame="1"/>
            </w:rPr>
            <m:t>BE=</m:t>
          </m:r>
          <m:f>
            <m:fPr>
              <m:ctrlPr>
                <w:rPr>
                  <w:rStyle w:val="mtext"/>
                  <w:rFonts w:ascii="Cambria Math" w:hAnsi="Cambria Math"/>
                  <w:color w:val="212121"/>
                  <w:sz w:val="20"/>
                  <w:szCs w:val="20"/>
                  <w:bdr w:val="none" w:sz="0" w:space="0" w:color="auto" w:frame="1"/>
                </w:rPr>
              </m:ctrlPr>
            </m:fPr>
            <m:num>
              <m:r>
                <w:rPr>
                  <w:rStyle w:val="mtext"/>
                  <w:rFonts w:ascii="Cambria Math" w:hAnsi="Cambria Math"/>
                  <w:color w:val="212121"/>
                  <w:sz w:val="20"/>
                  <w:szCs w:val="20"/>
                  <w:bdr w:val="none" w:sz="0" w:space="0" w:color="auto" w:frame="1"/>
                </w:rPr>
                <m:t>Weight of fresh mushroom harvested per bag</m:t>
              </m:r>
            </m:num>
            <m:den>
              <m:r>
                <w:rPr>
                  <w:rStyle w:val="mtext"/>
                  <w:rFonts w:ascii="Cambria Math" w:hAnsi="Cambria Math"/>
                  <w:color w:val="212121"/>
                  <w:sz w:val="20"/>
                  <w:szCs w:val="20"/>
                  <w:bdr w:val="none" w:sz="0" w:space="0" w:color="auto" w:frame="1"/>
                  <w:shd w:val="clear" w:color="auto" w:fill="F0F0F0"/>
                </w:rPr>
                <m:t>Weight of dry substrate per bag before inoculation</m:t>
              </m:r>
            </m:den>
          </m:f>
          <m:r>
            <w:rPr>
              <w:rStyle w:val="mtext"/>
              <w:rFonts w:ascii="Cambria Math" w:hAnsi="Cambria Math"/>
              <w:color w:val="212121"/>
              <w:sz w:val="20"/>
              <w:szCs w:val="20"/>
              <w:bdr w:val="none" w:sz="0" w:space="0" w:color="auto" w:frame="1"/>
            </w:rPr>
            <m:t>X100</m:t>
          </m:r>
        </m:oMath>
      </m:oMathPara>
    </w:p>
    <w:p w14:paraId="7983A3AC" w14:textId="77777777" w:rsidR="00F0754B" w:rsidRPr="00E96846" w:rsidRDefault="00F0754B" w:rsidP="00F0754B">
      <w:pPr>
        <w:autoSpaceDE w:val="0"/>
        <w:autoSpaceDN w:val="0"/>
        <w:adjustRightInd w:val="0"/>
        <w:spacing w:before="100" w:beforeAutospacing="1" w:after="100" w:afterAutospacing="1" w:line="360" w:lineRule="auto"/>
        <w:contextualSpacing/>
        <w:rPr>
          <w:rStyle w:val="A5"/>
          <w:color w:val="auto"/>
        </w:rPr>
      </w:pPr>
    </w:p>
    <w:p w14:paraId="4A2AEFF9" w14:textId="23DD17EC" w:rsidR="00F0754B" w:rsidRPr="00E96846" w:rsidRDefault="00C90EBA" w:rsidP="00F0754B">
      <w:pPr>
        <w:autoSpaceDE w:val="0"/>
        <w:autoSpaceDN w:val="0"/>
        <w:adjustRightInd w:val="0"/>
        <w:spacing w:before="100" w:beforeAutospacing="1" w:after="100" w:afterAutospacing="1" w:line="360" w:lineRule="auto"/>
        <w:contextualSpacing/>
        <w:jc w:val="left"/>
        <w:rPr>
          <w:rStyle w:val="A5"/>
          <w:b/>
          <w:sz w:val="24"/>
        </w:rPr>
      </w:pPr>
      <w:r w:rsidRPr="00E96846">
        <w:rPr>
          <w:rStyle w:val="A5"/>
          <w:b/>
          <w:sz w:val="24"/>
        </w:rPr>
        <w:t>Results</w:t>
      </w:r>
    </w:p>
    <w:p w14:paraId="0154E0DF" w14:textId="36BD6588" w:rsidR="006E283E" w:rsidRDefault="006E283E" w:rsidP="00F0754B">
      <w:pPr>
        <w:autoSpaceDE w:val="0"/>
        <w:autoSpaceDN w:val="0"/>
        <w:adjustRightInd w:val="0"/>
        <w:spacing w:before="100" w:beforeAutospacing="1" w:after="100" w:afterAutospacing="1" w:line="360" w:lineRule="auto"/>
        <w:contextualSpacing/>
      </w:pPr>
      <w:r>
        <w:t>T</w:t>
      </w:r>
      <w:r w:rsidR="00F0754B" w:rsidRPr="00E96846">
        <w:t xml:space="preserve">he effects of chemicals and biological supplements on agro wastes substrate on the growth of </w:t>
      </w:r>
      <w:r w:rsidR="00F0754B" w:rsidRPr="00E96846">
        <w:rPr>
          <w:i/>
        </w:rPr>
        <w:t>P. ostreatus</w:t>
      </w:r>
      <w:r w:rsidR="00F0754B" w:rsidRPr="00E96846">
        <w:t xml:space="preserve"> yield </w:t>
      </w:r>
      <w:r>
        <w:t xml:space="preserve">was evaluated and </w:t>
      </w:r>
      <w:r w:rsidR="00F0754B" w:rsidRPr="00E96846">
        <w:t xml:space="preserve">are shown in </w:t>
      </w:r>
      <w:r w:rsidR="00D00151">
        <w:t>(T</w:t>
      </w:r>
      <w:r w:rsidR="00F0754B" w:rsidRPr="00E96846">
        <w:t>able 1</w:t>
      </w:r>
      <w:r w:rsidR="00D00151">
        <w:t xml:space="preserve"> &amp; </w:t>
      </w:r>
      <w:r w:rsidR="00F0754B" w:rsidRPr="00E96846">
        <w:t>2</w:t>
      </w:r>
      <w:r w:rsidR="00D00151">
        <w:t>)</w:t>
      </w:r>
      <w:r w:rsidR="00F0754B" w:rsidRPr="00E96846">
        <w:t>.</w:t>
      </w:r>
      <w:r w:rsidR="00BA0BBC">
        <w:t xml:space="preserve"> The obtained yield production on various substrate and chemicals amendment comparison is represented in </w:t>
      </w:r>
      <w:r w:rsidR="00D00151">
        <w:t>(F</w:t>
      </w:r>
      <w:r w:rsidR="00BA0BBC">
        <w:t>igure 2</w:t>
      </w:r>
      <w:r w:rsidR="00D00151">
        <w:t>)</w:t>
      </w:r>
      <w:r w:rsidR="00BA0BBC">
        <w:t>.</w:t>
      </w:r>
    </w:p>
    <w:p w14:paraId="23E1E265" w14:textId="1AECE91A" w:rsidR="00E176E8" w:rsidRDefault="00F0754B" w:rsidP="00F0754B">
      <w:pPr>
        <w:autoSpaceDE w:val="0"/>
        <w:autoSpaceDN w:val="0"/>
        <w:adjustRightInd w:val="0"/>
        <w:spacing w:before="100" w:beforeAutospacing="1" w:after="100" w:afterAutospacing="1" w:line="360" w:lineRule="auto"/>
        <w:contextualSpacing/>
      </w:pPr>
      <w:r w:rsidRPr="00E96846">
        <w:t>After three flushes</w:t>
      </w:r>
      <w:r w:rsidR="00BE25F5">
        <w:t>,</w:t>
      </w:r>
      <w:r w:rsidRPr="00E96846">
        <w:t xml:space="preserve"> the oyster mushroom yield on different chemical and biological substrates were compared (Table 1</w:t>
      </w:r>
      <w:r w:rsidR="00D00151">
        <w:t xml:space="preserve"> </w:t>
      </w:r>
      <w:r w:rsidRPr="00E96846">
        <w:t xml:space="preserve">&amp; 2). Of the </w:t>
      </w:r>
      <w:r w:rsidR="00BE25F5">
        <w:t>s</w:t>
      </w:r>
      <w:r w:rsidRPr="00E96846">
        <w:t xml:space="preserve">even substrates used, the highest mushroom mean weights </w:t>
      </w:r>
      <w:r w:rsidR="00BE25F5">
        <w:t>(</w:t>
      </w:r>
      <w:r w:rsidR="00BE25F5" w:rsidRPr="00E96846">
        <w:t>388 g</w:t>
      </w:r>
      <w:r w:rsidR="00BE25F5">
        <w:t>)</w:t>
      </w:r>
      <w:r w:rsidR="00BE25F5" w:rsidRPr="00E96846">
        <w:t xml:space="preserve"> </w:t>
      </w:r>
      <w:r w:rsidRPr="00E96846">
        <w:t xml:space="preserve">were </w:t>
      </w:r>
      <w:r w:rsidR="00BE25F5">
        <w:t xml:space="preserve">obtained </w:t>
      </w:r>
      <w:r w:rsidRPr="00E96846">
        <w:t xml:space="preserve">in </w:t>
      </w:r>
      <w:r w:rsidR="00BE25F5">
        <w:t>three</w:t>
      </w:r>
      <w:r w:rsidRPr="00E96846">
        <w:t xml:space="preserve"> flushes on wheat straw substrate fortified with chemical di</w:t>
      </w:r>
      <w:r w:rsidR="00C15DC1" w:rsidRPr="00E96846">
        <w:t>-</w:t>
      </w:r>
      <w:r w:rsidRPr="00E96846">
        <w:t>ammonium (Table 1). Among five biological supplements</w:t>
      </w:r>
      <w:r w:rsidR="00BE25F5">
        <w:t>;</w:t>
      </w:r>
      <w:r w:rsidRPr="00E96846">
        <w:t xml:space="preserve"> rich husk and soybean meal (</w:t>
      </w:r>
      <w:proofErr w:type="spellStart"/>
      <w:r w:rsidRPr="00E96846">
        <w:t>sm</w:t>
      </w:r>
      <w:proofErr w:type="spellEnd"/>
      <w:r w:rsidRPr="00E96846">
        <w:t xml:space="preserve">) fortification in cotton waste substrate resulted </w:t>
      </w:r>
      <w:r w:rsidR="00BE25F5">
        <w:t xml:space="preserve">the </w:t>
      </w:r>
      <w:r w:rsidRPr="00E96846">
        <w:t>high</w:t>
      </w:r>
      <w:r w:rsidR="00BE25F5">
        <w:t>est</w:t>
      </w:r>
      <w:r w:rsidRPr="00E96846">
        <w:t xml:space="preserve"> yield (Table 2). </w:t>
      </w:r>
    </w:p>
    <w:p w14:paraId="6C451246" w14:textId="75689EDD" w:rsidR="00F0754B" w:rsidRPr="00E96846" w:rsidRDefault="00F0754B" w:rsidP="00F0754B">
      <w:pPr>
        <w:autoSpaceDE w:val="0"/>
        <w:autoSpaceDN w:val="0"/>
        <w:adjustRightInd w:val="0"/>
        <w:spacing w:before="100" w:beforeAutospacing="1" w:after="100" w:afterAutospacing="1" w:line="360" w:lineRule="auto"/>
        <w:contextualSpacing/>
      </w:pPr>
      <w:r w:rsidRPr="00E96846">
        <w:t xml:space="preserve">Overall obtained yield (in means) of </w:t>
      </w:r>
      <w:r w:rsidRPr="00E96846">
        <w:rPr>
          <w:i/>
        </w:rPr>
        <w:t>P</w:t>
      </w:r>
      <w:r w:rsidR="00BE25F5">
        <w:rPr>
          <w:i/>
        </w:rPr>
        <w:t>.</w:t>
      </w:r>
      <w:r w:rsidRPr="00E96846">
        <w:rPr>
          <w:i/>
        </w:rPr>
        <w:t xml:space="preserve"> ostreatus</w:t>
      </w:r>
      <w:r w:rsidRPr="00E96846">
        <w:t xml:space="preserve"> </w:t>
      </w:r>
      <w:r w:rsidR="00BE25F5">
        <w:t>was recorded</w:t>
      </w:r>
      <w:r w:rsidRPr="00E96846">
        <w:t xml:space="preserve"> after </w:t>
      </w:r>
      <w:r w:rsidR="00BE25F5">
        <w:t>thee</w:t>
      </w:r>
      <w:r w:rsidRPr="00E96846">
        <w:t xml:space="preserve"> flushes with addition of chemical supplements i.e</w:t>
      </w:r>
      <w:r w:rsidR="00C15DC1" w:rsidRPr="00E96846">
        <w:t xml:space="preserve">. </w:t>
      </w:r>
      <w:r w:rsidRPr="00E96846">
        <w:t xml:space="preserve">urea, </w:t>
      </w:r>
      <w:r w:rsidRPr="00E96846">
        <w:rPr>
          <w:rFonts w:eastAsia="Times New Roman"/>
        </w:rPr>
        <w:t>diammonium phosphate, ammonium nitrate</w:t>
      </w:r>
      <w:r w:rsidRPr="00E96846">
        <w:t xml:space="preserve"> on wheat straw substrate</w:t>
      </w:r>
      <w:r w:rsidRPr="00E96846">
        <w:rPr>
          <w:rFonts w:eastAsia="Times New Roman"/>
        </w:rPr>
        <w:t xml:space="preserve"> were 351, 388, 361, 344 </w:t>
      </w:r>
      <w:r w:rsidR="00F51E1A">
        <w:t>g</w:t>
      </w:r>
      <w:r w:rsidRPr="00E96846">
        <w:t xml:space="preserve"> respectively </w:t>
      </w:r>
      <w:r w:rsidR="00BE25F5">
        <w:t xml:space="preserve">as compare to </w:t>
      </w:r>
      <w:r w:rsidRPr="00E96846">
        <w:t xml:space="preserve">control </w:t>
      </w:r>
      <w:r w:rsidR="00BE25F5">
        <w:t>(</w:t>
      </w:r>
      <w:r w:rsidRPr="00E96846">
        <w:t>344 g</w:t>
      </w:r>
      <w:r w:rsidR="00BE25F5">
        <w:t>)</w:t>
      </w:r>
      <w:r w:rsidRPr="00E96846">
        <w:t xml:space="preserve"> </w:t>
      </w:r>
      <w:r w:rsidR="00BE25F5">
        <w:t>treatment</w:t>
      </w:r>
      <w:r w:rsidRPr="00E96846">
        <w:t xml:space="preserve">. On cotton substrate with addition of urea, </w:t>
      </w:r>
      <w:r w:rsidRPr="00E96846">
        <w:rPr>
          <w:rFonts w:eastAsia="Times New Roman"/>
        </w:rPr>
        <w:t xml:space="preserve">diammonium phosphate, ammonium nitrate, resulted </w:t>
      </w:r>
      <w:r w:rsidRPr="00E96846">
        <w:t xml:space="preserve">mean yields were 381, 377, 381, 357 g </w:t>
      </w:r>
      <w:r w:rsidR="00BE25F5">
        <w:t xml:space="preserve">as compared to </w:t>
      </w:r>
      <w:r w:rsidRPr="00E96846">
        <w:t xml:space="preserve">control </w:t>
      </w:r>
      <w:r w:rsidR="00BE25F5">
        <w:t>(</w:t>
      </w:r>
      <w:r w:rsidRPr="00E96846">
        <w:t>357 g</w:t>
      </w:r>
      <w:r w:rsidR="00BE25F5">
        <w:t>) treatment</w:t>
      </w:r>
      <w:r w:rsidRPr="00E96846">
        <w:t xml:space="preserve">. The mushroom yield on </w:t>
      </w:r>
      <w:r w:rsidRPr="00E96846">
        <w:rPr>
          <w:rFonts w:eastAsia="Times New Roman"/>
          <w:bCs/>
        </w:rPr>
        <w:t xml:space="preserve">sorghum waste substrate with addition of chemical, the obtained yield </w:t>
      </w:r>
      <w:r w:rsidR="00BE25F5" w:rsidRPr="00E96846">
        <w:rPr>
          <w:rFonts w:eastAsia="Times New Roman"/>
          <w:bCs/>
        </w:rPr>
        <w:t>was</w:t>
      </w:r>
      <w:r w:rsidRPr="00E96846">
        <w:rPr>
          <w:rFonts w:eastAsia="Times New Roman"/>
          <w:bCs/>
        </w:rPr>
        <w:t xml:space="preserve"> 343</w:t>
      </w:r>
      <w:r w:rsidR="00BE25F5">
        <w:rPr>
          <w:rFonts w:eastAsia="Times New Roman"/>
          <w:bCs/>
        </w:rPr>
        <w:t>g</w:t>
      </w:r>
      <w:r w:rsidRPr="00E96846">
        <w:rPr>
          <w:rFonts w:eastAsia="Times New Roman"/>
          <w:bCs/>
        </w:rPr>
        <w:t>, 345</w:t>
      </w:r>
      <w:r w:rsidR="00BE25F5">
        <w:rPr>
          <w:rFonts w:eastAsia="Times New Roman"/>
          <w:bCs/>
        </w:rPr>
        <w:t>g</w:t>
      </w:r>
      <w:r w:rsidRPr="00E96846">
        <w:rPr>
          <w:rFonts w:eastAsia="Times New Roman"/>
          <w:bCs/>
        </w:rPr>
        <w:t>, 356</w:t>
      </w:r>
      <w:r w:rsidR="00BE25F5">
        <w:rPr>
          <w:rFonts w:eastAsia="Times New Roman"/>
          <w:bCs/>
        </w:rPr>
        <w:t>g</w:t>
      </w:r>
      <w:r w:rsidR="00BE25F5" w:rsidRPr="00E96846">
        <w:rPr>
          <w:rFonts w:eastAsia="Times New Roman"/>
          <w:bCs/>
        </w:rPr>
        <w:t xml:space="preserve"> </w:t>
      </w:r>
      <w:r w:rsidR="00BE25F5">
        <w:rPr>
          <w:rFonts w:eastAsia="Times New Roman"/>
          <w:bCs/>
        </w:rPr>
        <w:t xml:space="preserve">as compared to </w:t>
      </w:r>
      <w:r w:rsidRPr="00E96846">
        <w:rPr>
          <w:rFonts w:eastAsia="Times New Roman"/>
          <w:bCs/>
        </w:rPr>
        <w:t xml:space="preserve">control </w:t>
      </w:r>
      <w:r w:rsidR="00BE25F5">
        <w:rPr>
          <w:rFonts w:eastAsia="Times New Roman"/>
          <w:bCs/>
        </w:rPr>
        <w:t>(</w:t>
      </w:r>
      <w:r w:rsidRPr="00E96846">
        <w:rPr>
          <w:rFonts w:eastAsia="Times New Roman"/>
          <w:bCs/>
        </w:rPr>
        <w:t>338 g</w:t>
      </w:r>
      <w:r w:rsidR="00BE25F5">
        <w:rPr>
          <w:rFonts w:eastAsia="Times New Roman"/>
          <w:bCs/>
        </w:rPr>
        <w:t>)</w:t>
      </w:r>
      <w:r w:rsidRPr="00E96846">
        <w:rPr>
          <w:rFonts w:eastAsia="Times New Roman"/>
          <w:bCs/>
        </w:rPr>
        <w:t xml:space="preserve"> as f</w:t>
      </w:r>
      <w:r w:rsidR="00BE25F5">
        <w:rPr>
          <w:rFonts w:eastAsia="Times New Roman"/>
          <w:bCs/>
        </w:rPr>
        <w:t>o</w:t>
      </w:r>
      <w:r w:rsidRPr="00E96846">
        <w:rPr>
          <w:rFonts w:eastAsia="Times New Roman"/>
          <w:bCs/>
        </w:rPr>
        <w:t>llowed by yield on paddy straw with addition of chemical supplements were 350, 347, 358 g (Table 1).</w:t>
      </w:r>
      <w:r w:rsidR="00BE25F5" w:rsidRPr="00BE25F5">
        <w:rPr>
          <w:rFonts w:eastAsia="Times New Roman"/>
          <w:bCs/>
        </w:rPr>
        <w:t xml:space="preserve"> </w:t>
      </w:r>
      <w:r w:rsidR="00BE25F5">
        <w:rPr>
          <w:rFonts w:eastAsia="Times New Roman"/>
          <w:bCs/>
        </w:rPr>
        <w:t>S</w:t>
      </w:r>
      <w:r w:rsidR="00BE25F5" w:rsidRPr="00E96846">
        <w:rPr>
          <w:rFonts w:eastAsia="Times New Roman"/>
          <w:bCs/>
        </w:rPr>
        <w:t>aw dust</w:t>
      </w:r>
      <w:r w:rsidRPr="00E96846">
        <w:rPr>
          <w:rFonts w:eastAsia="Times New Roman"/>
          <w:bCs/>
        </w:rPr>
        <w:t xml:space="preserve"> substrate with addition of </w:t>
      </w:r>
      <w:r w:rsidR="00BE25F5">
        <w:t>nutrients</w:t>
      </w:r>
      <w:r w:rsidRPr="00E96846">
        <w:rPr>
          <w:rFonts w:eastAsia="Times New Roman"/>
        </w:rPr>
        <w:t xml:space="preserve">, the </w:t>
      </w:r>
      <w:r w:rsidRPr="00E96846">
        <w:t xml:space="preserve">obtained yield </w:t>
      </w:r>
      <w:r w:rsidR="001428AA" w:rsidRPr="00E96846">
        <w:t>was</w:t>
      </w:r>
      <w:r w:rsidRPr="00E96846">
        <w:t xml:space="preserve"> 353, 340, 344 g as compared to</w:t>
      </w:r>
      <w:r w:rsidR="006342C7" w:rsidRPr="00E96846">
        <w:t xml:space="preserve"> </w:t>
      </w:r>
      <w:r w:rsidRPr="00E96846">
        <w:t xml:space="preserve">control it was lower as 335 g (Table 1). On sugar cane with addition of </w:t>
      </w:r>
      <w:r w:rsidR="001428AA">
        <w:t xml:space="preserve">nutrients, obtained yield </w:t>
      </w:r>
      <w:r w:rsidRPr="00E96846">
        <w:rPr>
          <w:rFonts w:eastAsia="Times New Roman"/>
        </w:rPr>
        <w:t>w</w:t>
      </w:r>
      <w:r w:rsidR="001428AA">
        <w:rPr>
          <w:rFonts w:eastAsia="Times New Roman"/>
        </w:rPr>
        <w:t>as</w:t>
      </w:r>
      <w:r w:rsidRPr="00E96846">
        <w:rPr>
          <w:rFonts w:eastAsia="Times New Roman"/>
        </w:rPr>
        <w:t xml:space="preserve"> 357, 341,346 g while in control it was 333 g (Table 1). Oyster mushroom yield after three flushes on maize substrate with </w:t>
      </w:r>
      <w:r w:rsidRPr="00E96846">
        <w:rPr>
          <w:rFonts w:eastAsia="Times New Roman"/>
        </w:rPr>
        <w:lastRenderedPageBreak/>
        <w:t xml:space="preserve">supplementation of </w:t>
      </w:r>
      <w:r w:rsidRPr="00E96846">
        <w:t xml:space="preserve">urea, </w:t>
      </w:r>
      <w:r w:rsidRPr="00E96846">
        <w:rPr>
          <w:rFonts w:eastAsia="Times New Roman"/>
        </w:rPr>
        <w:t xml:space="preserve">diammonium phosphate and ammonium nitrate were 349, 352, 354 g respectively </w:t>
      </w:r>
      <w:r w:rsidR="00F51E1A">
        <w:rPr>
          <w:rFonts w:eastAsia="Times New Roman"/>
        </w:rPr>
        <w:t>while</w:t>
      </w:r>
      <w:r w:rsidRPr="00E96846">
        <w:rPr>
          <w:rFonts w:eastAsia="Times New Roman"/>
        </w:rPr>
        <w:t xml:space="preserve"> in control</w:t>
      </w:r>
      <w:r w:rsidR="00F51E1A">
        <w:rPr>
          <w:rFonts w:eastAsia="Times New Roman"/>
        </w:rPr>
        <w:t>,</w:t>
      </w:r>
      <w:r w:rsidRPr="00E96846">
        <w:rPr>
          <w:rFonts w:eastAsia="Times New Roman"/>
        </w:rPr>
        <w:t xml:space="preserve"> it was 341 </w:t>
      </w:r>
      <w:r w:rsidR="00F51E1A">
        <w:rPr>
          <w:rFonts w:eastAsia="Times New Roman"/>
        </w:rPr>
        <w:t>g</w:t>
      </w:r>
      <w:r w:rsidRPr="00E96846">
        <w:rPr>
          <w:rFonts w:eastAsia="Times New Roman"/>
        </w:rPr>
        <w:t xml:space="preserve"> (</w:t>
      </w:r>
      <w:r w:rsidR="000C382E">
        <w:rPr>
          <w:rFonts w:eastAsia="Times New Roman"/>
        </w:rPr>
        <w:t>T</w:t>
      </w:r>
      <w:r w:rsidRPr="00E96846">
        <w:rPr>
          <w:rFonts w:eastAsia="Times New Roman"/>
        </w:rPr>
        <w:t>able 1).</w:t>
      </w:r>
    </w:p>
    <w:p w14:paraId="30DAFA12" w14:textId="229EF93B" w:rsidR="00F0754B" w:rsidRDefault="00F0754B" w:rsidP="00F0754B">
      <w:pPr>
        <w:autoSpaceDE w:val="0"/>
        <w:autoSpaceDN w:val="0"/>
        <w:adjustRightInd w:val="0"/>
        <w:spacing w:line="360" w:lineRule="auto"/>
      </w:pPr>
      <w:r w:rsidRPr="00E96846">
        <w:rPr>
          <w:rFonts w:eastAsia="Times New Roman"/>
        </w:rPr>
        <w:t xml:space="preserve">Addition of biological supplements to substrate significantly increased yield except chicken manure </w:t>
      </w:r>
      <w:r w:rsidR="006342C7" w:rsidRPr="00E96846">
        <w:rPr>
          <w:rFonts w:eastAsia="Times New Roman"/>
        </w:rPr>
        <w:t>to wheat straw, cotton wastes, S</w:t>
      </w:r>
      <w:r w:rsidRPr="00E96846">
        <w:rPr>
          <w:rFonts w:eastAsia="Times New Roman"/>
        </w:rPr>
        <w:t xml:space="preserve">ugarcane and maize leaves substrates. The obtained yield on these four substrates fortified with chicken manure resulted in low yields as 342, </w:t>
      </w:r>
      <w:r w:rsidR="006342C7" w:rsidRPr="00E96846">
        <w:rPr>
          <w:rFonts w:eastAsia="Times New Roman"/>
        </w:rPr>
        <w:t>347, 330,</w:t>
      </w:r>
      <w:r w:rsidRPr="00E96846">
        <w:rPr>
          <w:rFonts w:eastAsia="Times New Roman"/>
        </w:rPr>
        <w:t xml:space="preserve"> 339 grams while in control the obtained yield was high as 344, 347, 333 and 341grams respectively (Table 2). The yield of </w:t>
      </w:r>
      <w:r w:rsidRPr="00E96846">
        <w:rPr>
          <w:i/>
        </w:rPr>
        <w:t>P</w:t>
      </w:r>
      <w:r w:rsidR="00F51E1A">
        <w:rPr>
          <w:i/>
        </w:rPr>
        <w:t>.</w:t>
      </w:r>
      <w:r w:rsidRPr="00E96846">
        <w:rPr>
          <w:i/>
        </w:rPr>
        <w:t xml:space="preserve"> ostreatus</w:t>
      </w:r>
      <w:r w:rsidRPr="00E96846">
        <w:t xml:space="preserve"> on wheat straw substrate with addition of rice husk, chicken manure, and wheat bran were 350, 342, 367 </w:t>
      </w:r>
      <w:r w:rsidR="00F51E1A">
        <w:t>g</w:t>
      </w:r>
      <w:r w:rsidRPr="00E96846">
        <w:t xml:space="preserve"> f</w:t>
      </w:r>
      <w:r w:rsidR="00F51E1A">
        <w:t>o</w:t>
      </w:r>
      <w:r w:rsidRPr="00E96846">
        <w:t xml:space="preserve">llowed </w:t>
      </w:r>
      <w:r w:rsidR="00F51E1A">
        <w:t>by</w:t>
      </w:r>
      <w:r w:rsidRPr="00E96846">
        <w:t xml:space="preserve"> mustard cake</w:t>
      </w:r>
      <w:r w:rsidR="00F51E1A">
        <w:t xml:space="preserve"> (</w:t>
      </w:r>
      <w:r w:rsidR="00F51E1A" w:rsidRPr="00E96846">
        <w:t>350</w:t>
      </w:r>
      <w:r w:rsidR="00F51E1A">
        <w:t xml:space="preserve"> g)</w:t>
      </w:r>
      <w:r w:rsidR="00F51E1A" w:rsidRPr="00E96846">
        <w:t xml:space="preserve"> </w:t>
      </w:r>
      <w:r w:rsidRPr="00E96846">
        <w:t xml:space="preserve">and soybean </w:t>
      </w:r>
      <w:r w:rsidR="00F51E1A">
        <w:t>(</w:t>
      </w:r>
      <w:r w:rsidR="00F51E1A" w:rsidRPr="00E96846">
        <w:t xml:space="preserve">367 </w:t>
      </w:r>
      <w:r w:rsidR="00F51E1A">
        <w:t xml:space="preserve">g) </w:t>
      </w:r>
      <w:r w:rsidRPr="00E96846">
        <w:t>while in control</w:t>
      </w:r>
      <w:r w:rsidR="00F51E1A">
        <w:t xml:space="preserve"> the</w:t>
      </w:r>
      <w:r w:rsidRPr="00E96846">
        <w:t xml:space="preserve"> obtained yield was 344 </w:t>
      </w:r>
      <w:r w:rsidR="00F51E1A">
        <w:t>g</w:t>
      </w:r>
      <w:r w:rsidRPr="00E96846">
        <w:t xml:space="preserve"> (Table 2).</w:t>
      </w:r>
    </w:p>
    <w:p w14:paraId="65AB6333" w14:textId="77777777" w:rsidR="008A45F9" w:rsidRPr="00D00151" w:rsidRDefault="008A45F9" w:rsidP="008A45F9">
      <w:pPr>
        <w:autoSpaceDE w:val="0"/>
        <w:autoSpaceDN w:val="0"/>
        <w:adjustRightInd w:val="0"/>
        <w:spacing w:before="100" w:beforeAutospacing="1" w:after="100" w:afterAutospacing="1"/>
        <w:rPr>
          <w:bCs/>
          <w:szCs w:val="20"/>
        </w:rPr>
      </w:pPr>
      <w:bookmarkStart w:id="2" w:name="_Hlk161074409"/>
      <w:r w:rsidRPr="00D00151">
        <w:rPr>
          <w:bCs/>
          <w:szCs w:val="20"/>
        </w:rPr>
        <w:t>Table 1: The obtained yield in three flushes of Oyster mushroom (</w:t>
      </w:r>
      <w:proofErr w:type="spellStart"/>
      <w:r w:rsidRPr="00D00151">
        <w:rPr>
          <w:bCs/>
          <w:i/>
          <w:szCs w:val="20"/>
        </w:rPr>
        <w:t>Ploeurotus</w:t>
      </w:r>
      <w:proofErr w:type="spellEnd"/>
      <w:r w:rsidRPr="00D00151">
        <w:rPr>
          <w:bCs/>
          <w:i/>
          <w:szCs w:val="20"/>
        </w:rPr>
        <w:t xml:space="preserve"> </w:t>
      </w:r>
      <w:proofErr w:type="spellStart"/>
      <w:r w:rsidRPr="00D00151">
        <w:rPr>
          <w:bCs/>
          <w:i/>
          <w:szCs w:val="20"/>
        </w:rPr>
        <w:t>spp</w:t>
      </w:r>
      <w:proofErr w:type="spellEnd"/>
      <w:r w:rsidRPr="00D00151">
        <w:rPr>
          <w:bCs/>
          <w:szCs w:val="20"/>
        </w:rPr>
        <w:t>) on different substrates with addition of chemical substrates</w:t>
      </w:r>
    </w:p>
    <w:tbl>
      <w:tblPr>
        <w:tblStyle w:val="TableGrid"/>
        <w:tblW w:w="10212" w:type="dxa"/>
        <w:tblInd w:w="-431" w:type="dxa"/>
        <w:tblLayout w:type="fixed"/>
        <w:tblLook w:val="04A0" w:firstRow="1" w:lastRow="0" w:firstColumn="1" w:lastColumn="0" w:noHBand="0" w:noVBand="1"/>
      </w:tblPr>
      <w:tblGrid>
        <w:gridCol w:w="2128"/>
        <w:gridCol w:w="1277"/>
        <w:gridCol w:w="1277"/>
        <w:gridCol w:w="1277"/>
        <w:gridCol w:w="992"/>
        <w:gridCol w:w="992"/>
        <w:gridCol w:w="1390"/>
        <w:gridCol w:w="879"/>
      </w:tblGrid>
      <w:tr w:rsidR="008A45F9" w:rsidRPr="00E96846" w14:paraId="12C9FE22" w14:textId="77777777" w:rsidTr="003E7806">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B098DCA" w14:textId="77777777" w:rsidR="008A45F9" w:rsidRPr="00E96846" w:rsidRDefault="008A45F9" w:rsidP="003E7806">
            <w:pPr>
              <w:spacing w:before="100" w:beforeAutospacing="1" w:after="100" w:afterAutospacing="1"/>
              <w:contextualSpacing/>
              <w:jc w:val="center"/>
              <w:rPr>
                <w:rFonts w:eastAsia="Times New Roman"/>
                <w:b/>
                <w:bCs/>
                <w:color w:val="000000"/>
                <w:szCs w:val="20"/>
              </w:rPr>
            </w:pPr>
            <w:r w:rsidRPr="00E96846">
              <w:rPr>
                <w:rFonts w:eastAsia="Times New Roman"/>
                <w:b/>
                <w:bCs/>
                <w:color w:val="000000"/>
                <w:szCs w:val="20"/>
              </w:rPr>
              <w:t>Chemical</w:t>
            </w:r>
          </w:p>
          <w:p w14:paraId="38917EA9" w14:textId="77777777" w:rsidR="008A45F9" w:rsidRPr="00E96846" w:rsidRDefault="008A45F9" w:rsidP="003E7806">
            <w:pPr>
              <w:spacing w:before="100" w:beforeAutospacing="1" w:after="100" w:afterAutospacing="1"/>
              <w:contextualSpacing/>
              <w:jc w:val="center"/>
              <w:rPr>
                <w:rFonts w:eastAsia="Times New Roman"/>
                <w:color w:val="000000"/>
                <w:szCs w:val="20"/>
              </w:rPr>
            </w:pPr>
            <w:r w:rsidRPr="00E96846">
              <w:rPr>
                <w:rFonts w:eastAsia="Times New Roman"/>
                <w:b/>
                <w:bCs/>
                <w:color w:val="000000"/>
                <w:szCs w:val="20"/>
              </w:rPr>
              <w:t>supplements</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0B4F209" w14:textId="77777777" w:rsidR="008A45F9" w:rsidRPr="00E96846" w:rsidRDefault="008A45F9" w:rsidP="003E7806">
            <w:pPr>
              <w:spacing w:before="100" w:beforeAutospacing="1" w:after="100" w:afterAutospacing="1"/>
              <w:contextualSpacing/>
              <w:jc w:val="center"/>
              <w:rPr>
                <w:rFonts w:eastAsia="Times New Roman"/>
                <w:b/>
                <w:bCs/>
                <w:color w:val="000000"/>
                <w:szCs w:val="20"/>
              </w:rPr>
            </w:pPr>
            <w:r w:rsidRPr="00E96846">
              <w:rPr>
                <w:rFonts w:eastAsia="Times New Roman"/>
                <w:b/>
                <w:bCs/>
                <w:color w:val="000000"/>
                <w:szCs w:val="20"/>
              </w:rPr>
              <w:t>Wheat straw substrate</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8B61889" w14:textId="77777777" w:rsidR="008A45F9" w:rsidRPr="00E96846" w:rsidRDefault="008A45F9" w:rsidP="003E7806">
            <w:pPr>
              <w:spacing w:before="100" w:beforeAutospacing="1" w:after="100" w:afterAutospacing="1"/>
              <w:contextualSpacing/>
              <w:jc w:val="center"/>
              <w:rPr>
                <w:rFonts w:eastAsia="Times New Roman"/>
                <w:b/>
                <w:bCs/>
                <w:color w:val="000000"/>
                <w:szCs w:val="20"/>
              </w:rPr>
            </w:pPr>
            <w:r w:rsidRPr="00E96846">
              <w:rPr>
                <w:rFonts w:eastAsia="Times New Roman"/>
                <w:b/>
                <w:bCs/>
                <w:color w:val="000000"/>
                <w:szCs w:val="20"/>
              </w:rPr>
              <w:t>Cotton waste substrate</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CD834BB" w14:textId="77777777" w:rsidR="008A45F9" w:rsidRPr="00E96846" w:rsidRDefault="008A45F9" w:rsidP="003E7806">
            <w:pPr>
              <w:spacing w:before="100" w:beforeAutospacing="1" w:after="100" w:afterAutospacing="1"/>
              <w:contextualSpacing/>
              <w:jc w:val="center"/>
              <w:rPr>
                <w:rFonts w:eastAsia="Times New Roman"/>
                <w:b/>
                <w:bCs/>
                <w:color w:val="000000"/>
                <w:szCs w:val="20"/>
              </w:rPr>
            </w:pPr>
            <w:r w:rsidRPr="00E96846">
              <w:rPr>
                <w:rFonts w:eastAsia="Times New Roman"/>
                <w:b/>
                <w:bCs/>
                <w:color w:val="000000"/>
                <w:szCs w:val="20"/>
              </w:rPr>
              <w:t>Sorghum waste substrate</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D6BD89B" w14:textId="77777777" w:rsidR="008A45F9" w:rsidRPr="00E96846" w:rsidRDefault="008A45F9" w:rsidP="003E7806">
            <w:pPr>
              <w:spacing w:before="100" w:beforeAutospacing="1" w:after="100" w:afterAutospacing="1"/>
              <w:contextualSpacing/>
              <w:jc w:val="center"/>
              <w:rPr>
                <w:rFonts w:eastAsia="Times New Roman"/>
                <w:b/>
                <w:bCs/>
                <w:color w:val="000000"/>
                <w:szCs w:val="20"/>
              </w:rPr>
            </w:pPr>
            <w:r w:rsidRPr="00E96846">
              <w:rPr>
                <w:rFonts w:eastAsia="Times New Roman"/>
                <w:b/>
                <w:bCs/>
                <w:color w:val="000000"/>
                <w:szCs w:val="20"/>
              </w:rPr>
              <w:t>Paddy straw</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D6170B8" w14:textId="77777777" w:rsidR="008A45F9" w:rsidRPr="00E96846" w:rsidRDefault="008A45F9" w:rsidP="003E7806">
            <w:pPr>
              <w:spacing w:before="100" w:beforeAutospacing="1" w:after="100" w:afterAutospacing="1"/>
              <w:contextualSpacing/>
              <w:jc w:val="center"/>
              <w:rPr>
                <w:rFonts w:eastAsia="Times New Roman"/>
                <w:b/>
                <w:bCs/>
                <w:color w:val="000000"/>
                <w:szCs w:val="20"/>
              </w:rPr>
            </w:pPr>
            <w:r w:rsidRPr="00E96846">
              <w:rPr>
                <w:rFonts w:eastAsia="Times New Roman"/>
                <w:b/>
                <w:bCs/>
                <w:color w:val="000000"/>
                <w:szCs w:val="20"/>
              </w:rPr>
              <w:t>Saw dust</w:t>
            </w:r>
          </w:p>
        </w:tc>
        <w:tc>
          <w:tcPr>
            <w:tcW w:w="138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E2E4ED0" w14:textId="77777777" w:rsidR="008A45F9" w:rsidRPr="00E96846" w:rsidRDefault="008A45F9" w:rsidP="003E7806">
            <w:pPr>
              <w:spacing w:before="100" w:beforeAutospacing="1" w:after="100" w:afterAutospacing="1"/>
              <w:contextualSpacing/>
              <w:jc w:val="center"/>
              <w:rPr>
                <w:rFonts w:eastAsia="Times New Roman"/>
                <w:b/>
                <w:bCs/>
                <w:color w:val="000000"/>
                <w:szCs w:val="20"/>
              </w:rPr>
            </w:pPr>
            <w:r w:rsidRPr="00E96846">
              <w:rPr>
                <w:rFonts w:eastAsia="Times New Roman"/>
                <w:b/>
                <w:bCs/>
                <w:color w:val="000000"/>
                <w:szCs w:val="20"/>
              </w:rPr>
              <w:t>Sugar cane leaves</w:t>
            </w:r>
          </w:p>
        </w:tc>
        <w:tc>
          <w:tcPr>
            <w:tcW w:w="87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19240B9" w14:textId="77777777" w:rsidR="008A45F9" w:rsidRPr="00E96846" w:rsidRDefault="008A45F9" w:rsidP="003E7806">
            <w:pPr>
              <w:spacing w:before="100" w:beforeAutospacing="1" w:after="100" w:afterAutospacing="1"/>
              <w:contextualSpacing/>
              <w:jc w:val="center"/>
              <w:rPr>
                <w:rFonts w:eastAsia="Times New Roman"/>
                <w:b/>
                <w:bCs/>
                <w:color w:val="000000"/>
                <w:szCs w:val="20"/>
              </w:rPr>
            </w:pPr>
            <w:r w:rsidRPr="00E96846">
              <w:rPr>
                <w:rFonts w:eastAsia="Times New Roman"/>
                <w:b/>
                <w:bCs/>
                <w:color w:val="000000"/>
                <w:szCs w:val="20"/>
              </w:rPr>
              <w:t>Maize leaves</w:t>
            </w:r>
          </w:p>
        </w:tc>
      </w:tr>
      <w:tr w:rsidR="008A45F9" w:rsidRPr="00E96846" w14:paraId="3A4DD566" w14:textId="77777777" w:rsidTr="003E7806">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A271AD1"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Urea</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93CB42A"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51</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8D8B335"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81</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C5FCD26"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3</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24DFCEE"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50</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4ECECF0"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53</w:t>
            </w:r>
          </w:p>
        </w:tc>
        <w:tc>
          <w:tcPr>
            <w:tcW w:w="138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04A68B0"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57</w:t>
            </w:r>
          </w:p>
        </w:tc>
        <w:tc>
          <w:tcPr>
            <w:tcW w:w="87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19EF5F0"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9</w:t>
            </w:r>
          </w:p>
        </w:tc>
      </w:tr>
      <w:tr w:rsidR="008A45F9" w:rsidRPr="00E96846" w14:paraId="2C6303BF" w14:textId="77777777" w:rsidTr="003E7806">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7008265"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Diammonium</w:t>
            </w:r>
          </w:p>
          <w:p w14:paraId="49973C73"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phosphate</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9F6E6DC"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88</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0037305"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77</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F604C46"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5</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C5B01E1"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7</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A63F684"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0</w:t>
            </w:r>
          </w:p>
        </w:tc>
        <w:tc>
          <w:tcPr>
            <w:tcW w:w="138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7F527CD"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1</w:t>
            </w:r>
          </w:p>
        </w:tc>
        <w:tc>
          <w:tcPr>
            <w:tcW w:w="87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304DB6F"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52</w:t>
            </w:r>
          </w:p>
        </w:tc>
      </w:tr>
      <w:tr w:rsidR="008A45F9" w:rsidRPr="00E96846" w14:paraId="02D4D42B" w14:textId="77777777" w:rsidTr="003E7806">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D9388BB"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Ammonium nitrate</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FF15FAD"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61</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9F03F7E"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81</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0C0C833"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56</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ECD1715"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58</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CFB5034"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4</w:t>
            </w:r>
          </w:p>
        </w:tc>
        <w:tc>
          <w:tcPr>
            <w:tcW w:w="138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040B0FC"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6</w:t>
            </w:r>
          </w:p>
        </w:tc>
        <w:tc>
          <w:tcPr>
            <w:tcW w:w="87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CD28213"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54</w:t>
            </w:r>
          </w:p>
        </w:tc>
      </w:tr>
      <w:tr w:rsidR="008A45F9" w:rsidRPr="00E96846" w14:paraId="2D9530EF" w14:textId="77777777" w:rsidTr="003E7806">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9DC311D"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Control</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F5507EB"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4</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C1D9FCF"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57</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7888F14"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38</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CE5EC05"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0</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B9C8264"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35</w:t>
            </w:r>
          </w:p>
        </w:tc>
        <w:tc>
          <w:tcPr>
            <w:tcW w:w="138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E42F27E"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33</w:t>
            </w:r>
          </w:p>
        </w:tc>
        <w:tc>
          <w:tcPr>
            <w:tcW w:w="87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95DC681"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1</w:t>
            </w:r>
          </w:p>
        </w:tc>
      </w:tr>
    </w:tbl>
    <w:p w14:paraId="4F831425" w14:textId="77777777" w:rsidR="008A45F9" w:rsidRPr="00E96846" w:rsidRDefault="008A45F9" w:rsidP="008A45F9">
      <w:pPr>
        <w:autoSpaceDE w:val="0"/>
        <w:autoSpaceDN w:val="0"/>
        <w:adjustRightInd w:val="0"/>
        <w:jc w:val="left"/>
        <w:rPr>
          <w:b/>
        </w:rPr>
      </w:pPr>
    </w:p>
    <w:bookmarkEnd w:id="2"/>
    <w:p w14:paraId="72A8A8AE" w14:textId="16A090B4" w:rsidR="008A45F9" w:rsidRPr="00D00151" w:rsidRDefault="008A45F9" w:rsidP="008A45F9">
      <w:pPr>
        <w:autoSpaceDE w:val="0"/>
        <w:autoSpaceDN w:val="0"/>
        <w:adjustRightInd w:val="0"/>
        <w:spacing w:before="100" w:beforeAutospacing="1" w:after="100" w:afterAutospacing="1"/>
        <w:rPr>
          <w:bCs/>
          <w:szCs w:val="20"/>
        </w:rPr>
      </w:pPr>
      <w:r w:rsidRPr="00D00151">
        <w:rPr>
          <w:bCs/>
          <w:szCs w:val="20"/>
        </w:rPr>
        <w:t>Table 2: The obtained yield (means) in three flushes of Oyster mushroom (</w:t>
      </w:r>
      <w:proofErr w:type="spellStart"/>
      <w:r w:rsidRPr="00D00151">
        <w:rPr>
          <w:bCs/>
          <w:i/>
          <w:szCs w:val="20"/>
        </w:rPr>
        <w:t>Ploeurotus</w:t>
      </w:r>
      <w:proofErr w:type="spellEnd"/>
      <w:r w:rsidRPr="00D00151">
        <w:rPr>
          <w:bCs/>
          <w:i/>
          <w:szCs w:val="20"/>
        </w:rPr>
        <w:t xml:space="preserve"> </w:t>
      </w:r>
      <w:proofErr w:type="spellStart"/>
      <w:r w:rsidRPr="00D00151">
        <w:rPr>
          <w:bCs/>
          <w:i/>
          <w:szCs w:val="20"/>
        </w:rPr>
        <w:t>spp</w:t>
      </w:r>
      <w:proofErr w:type="spellEnd"/>
      <w:r w:rsidRPr="00D00151">
        <w:rPr>
          <w:bCs/>
          <w:szCs w:val="20"/>
        </w:rPr>
        <w:t>) on different substrates with addition of biological substrates</w:t>
      </w:r>
    </w:p>
    <w:tbl>
      <w:tblPr>
        <w:tblStyle w:val="TableGrid"/>
        <w:tblW w:w="10212" w:type="dxa"/>
        <w:tblInd w:w="-431" w:type="dxa"/>
        <w:tblLayout w:type="fixed"/>
        <w:tblLook w:val="04A0" w:firstRow="1" w:lastRow="0" w:firstColumn="1" w:lastColumn="0" w:noHBand="0" w:noVBand="1"/>
      </w:tblPr>
      <w:tblGrid>
        <w:gridCol w:w="2128"/>
        <w:gridCol w:w="1277"/>
        <w:gridCol w:w="1277"/>
        <w:gridCol w:w="1277"/>
        <w:gridCol w:w="992"/>
        <w:gridCol w:w="992"/>
        <w:gridCol w:w="1419"/>
        <w:gridCol w:w="850"/>
      </w:tblGrid>
      <w:tr w:rsidR="008A45F9" w:rsidRPr="00E96846" w14:paraId="5FF1CF02" w14:textId="77777777" w:rsidTr="003E7806">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B5C01DD" w14:textId="77777777" w:rsidR="008A45F9" w:rsidRPr="00E96846" w:rsidRDefault="008A45F9" w:rsidP="003E7806">
            <w:pPr>
              <w:jc w:val="center"/>
              <w:rPr>
                <w:rFonts w:eastAsia="Times New Roman"/>
                <w:b/>
                <w:bCs/>
                <w:color w:val="000000"/>
                <w:szCs w:val="20"/>
              </w:rPr>
            </w:pPr>
            <w:r w:rsidRPr="00E96846">
              <w:rPr>
                <w:rFonts w:eastAsia="Times New Roman"/>
                <w:b/>
                <w:bCs/>
                <w:color w:val="000000"/>
                <w:szCs w:val="20"/>
              </w:rPr>
              <w:t>Biological</w:t>
            </w:r>
          </w:p>
          <w:p w14:paraId="23C04F6F" w14:textId="77777777" w:rsidR="008A45F9" w:rsidRPr="00E96846" w:rsidRDefault="008A45F9" w:rsidP="003E7806">
            <w:pPr>
              <w:jc w:val="center"/>
              <w:rPr>
                <w:rFonts w:eastAsia="Times New Roman"/>
                <w:b/>
                <w:bCs/>
                <w:color w:val="000000"/>
                <w:szCs w:val="20"/>
              </w:rPr>
            </w:pPr>
            <w:r w:rsidRPr="00E96846">
              <w:rPr>
                <w:rFonts w:eastAsia="Times New Roman"/>
                <w:b/>
                <w:bCs/>
                <w:color w:val="000000"/>
                <w:szCs w:val="20"/>
              </w:rPr>
              <w:t>supplements</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3B40821" w14:textId="77777777" w:rsidR="008A45F9" w:rsidRPr="00E96846" w:rsidRDefault="008A45F9" w:rsidP="003E7806">
            <w:pPr>
              <w:jc w:val="center"/>
              <w:rPr>
                <w:rFonts w:eastAsia="Times New Roman"/>
                <w:b/>
                <w:bCs/>
                <w:color w:val="000000"/>
                <w:szCs w:val="20"/>
              </w:rPr>
            </w:pPr>
            <w:r w:rsidRPr="00E96846">
              <w:rPr>
                <w:rFonts w:eastAsia="Times New Roman"/>
                <w:b/>
                <w:bCs/>
                <w:color w:val="000000"/>
                <w:szCs w:val="20"/>
              </w:rPr>
              <w:t>Wheat straw substrate</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CA8934F" w14:textId="77777777" w:rsidR="008A45F9" w:rsidRPr="00E96846" w:rsidRDefault="008A45F9" w:rsidP="003E7806">
            <w:pPr>
              <w:jc w:val="center"/>
              <w:rPr>
                <w:rFonts w:eastAsia="Times New Roman"/>
                <w:b/>
                <w:bCs/>
                <w:color w:val="000000"/>
                <w:szCs w:val="20"/>
              </w:rPr>
            </w:pPr>
            <w:r w:rsidRPr="00E96846">
              <w:rPr>
                <w:rFonts w:eastAsia="Times New Roman"/>
                <w:b/>
                <w:bCs/>
                <w:color w:val="000000"/>
                <w:szCs w:val="20"/>
              </w:rPr>
              <w:t>Cotton waste substrate</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A2815D0" w14:textId="77777777" w:rsidR="008A45F9" w:rsidRPr="00E96846" w:rsidRDefault="008A45F9" w:rsidP="003E7806">
            <w:pPr>
              <w:jc w:val="center"/>
              <w:rPr>
                <w:rFonts w:eastAsia="Times New Roman"/>
                <w:b/>
                <w:bCs/>
                <w:color w:val="000000"/>
                <w:szCs w:val="20"/>
              </w:rPr>
            </w:pPr>
            <w:r w:rsidRPr="00E96846">
              <w:rPr>
                <w:rFonts w:eastAsia="Times New Roman"/>
                <w:b/>
                <w:bCs/>
                <w:color w:val="000000"/>
                <w:szCs w:val="20"/>
              </w:rPr>
              <w:t>Sorghum waste substrate</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ED9BDC7" w14:textId="77777777" w:rsidR="008A45F9" w:rsidRPr="00E96846" w:rsidRDefault="008A45F9" w:rsidP="003E7806">
            <w:pPr>
              <w:jc w:val="center"/>
              <w:rPr>
                <w:rFonts w:eastAsia="Times New Roman"/>
                <w:b/>
                <w:bCs/>
                <w:color w:val="000000"/>
                <w:szCs w:val="20"/>
              </w:rPr>
            </w:pPr>
            <w:r w:rsidRPr="00E96846">
              <w:rPr>
                <w:rFonts w:eastAsia="Times New Roman"/>
                <w:b/>
                <w:bCs/>
                <w:color w:val="000000"/>
                <w:szCs w:val="20"/>
              </w:rPr>
              <w:t>Paddy straw</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25266D1" w14:textId="77777777" w:rsidR="008A45F9" w:rsidRPr="00E96846" w:rsidRDefault="008A45F9" w:rsidP="003E7806">
            <w:pPr>
              <w:jc w:val="center"/>
              <w:rPr>
                <w:rFonts w:eastAsia="Times New Roman"/>
                <w:b/>
                <w:bCs/>
                <w:color w:val="000000"/>
                <w:szCs w:val="20"/>
              </w:rPr>
            </w:pPr>
            <w:r w:rsidRPr="00E96846">
              <w:rPr>
                <w:rFonts w:eastAsia="Times New Roman"/>
                <w:b/>
                <w:bCs/>
                <w:color w:val="000000"/>
                <w:szCs w:val="20"/>
              </w:rPr>
              <w:t>Saw dus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E3F2C94" w14:textId="77777777" w:rsidR="008A45F9" w:rsidRPr="00E96846" w:rsidRDefault="008A45F9" w:rsidP="003E7806">
            <w:pPr>
              <w:jc w:val="center"/>
              <w:rPr>
                <w:rFonts w:eastAsia="Times New Roman"/>
                <w:b/>
                <w:bCs/>
                <w:color w:val="000000"/>
                <w:szCs w:val="20"/>
              </w:rPr>
            </w:pPr>
            <w:r w:rsidRPr="00E96846">
              <w:rPr>
                <w:rFonts w:eastAsia="Times New Roman"/>
                <w:b/>
                <w:bCs/>
                <w:color w:val="000000"/>
                <w:szCs w:val="20"/>
              </w:rPr>
              <w:t>Sugar cane leaves</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89DFCA2" w14:textId="77777777" w:rsidR="008A45F9" w:rsidRPr="00E96846" w:rsidRDefault="008A45F9" w:rsidP="003E7806">
            <w:pPr>
              <w:jc w:val="center"/>
              <w:rPr>
                <w:rFonts w:eastAsia="Times New Roman"/>
                <w:b/>
                <w:bCs/>
                <w:color w:val="000000"/>
                <w:szCs w:val="20"/>
              </w:rPr>
            </w:pPr>
            <w:r w:rsidRPr="00E96846">
              <w:rPr>
                <w:rFonts w:eastAsia="Times New Roman"/>
                <w:b/>
                <w:bCs/>
                <w:color w:val="000000"/>
                <w:szCs w:val="20"/>
              </w:rPr>
              <w:t>Maize leaves</w:t>
            </w:r>
          </w:p>
        </w:tc>
      </w:tr>
      <w:tr w:rsidR="008A45F9" w:rsidRPr="00E96846" w14:paraId="2BDE2561" w14:textId="77777777" w:rsidTr="003E7806">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A9F58D1"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Rice husk</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E1F22A4"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50</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B80C9D0"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72</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6CB2168"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50</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9CD5B8A"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61</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63D7EEC"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4</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03AE9A5"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30</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F22247A"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38</w:t>
            </w:r>
          </w:p>
        </w:tc>
      </w:tr>
      <w:tr w:rsidR="008A45F9" w:rsidRPr="00E96846" w14:paraId="43980B93" w14:textId="77777777" w:rsidTr="003E7806">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44CB18A"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chicken manure</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D43B08F"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2</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8D924FA"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7</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D6C9284"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4</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93DA9FF"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8</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DAF5F86"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36</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BF060E2"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30</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FC1A9B2"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39</w:t>
            </w:r>
          </w:p>
        </w:tc>
      </w:tr>
      <w:tr w:rsidR="008A45F9" w:rsidRPr="00E96846" w14:paraId="6742ABEF" w14:textId="77777777" w:rsidTr="003E7806">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B00CE42"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wheat bran</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8F59B3C"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67</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1511DCB"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70</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FF0DC26"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61</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63A6AC1"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68</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A1E5CDB"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56</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9DD293B"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58</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48396F3"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50</w:t>
            </w:r>
          </w:p>
        </w:tc>
      </w:tr>
      <w:tr w:rsidR="008A45F9" w:rsidRPr="00E96846" w14:paraId="629E80AD" w14:textId="77777777" w:rsidTr="003E7806">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3CAF0DB"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Mustard cake (MC)</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B86ACCB"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50</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89FBA2C"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60</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2B5D5F8"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0</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4DE5678"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37</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0A82F74"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1</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F316AA0"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3</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5D47523"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7</w:t>
            </w:r>
          </w:p>
        </w:tc>
      </w:tr>
      <w:tr w:rsidR="008A45F9" w:rsidRPr="00E96846" w14:paraId="5C601133" w14:textId="77777777" w:rsidTr="003E7806">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5BB5931"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soybean meal (SM)</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F599FAB"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67</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C4F2822"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71</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3C35EFE"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58</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9200A6C"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35</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D3C8408"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38</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5A22CF5"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2</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9A364D6"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9</w:t>
            </w:r>
          </w:p>
        </w:tc>
      </w:tr>
      <w:tr w:rsidR="008A45F9" w:rsidRPr="00E96846" w14:paraId="4C033EA9" w14:textId="77777777" w:rsidTr="003E7806">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C80B8DA"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Control</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1406F8B"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4</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003F426"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57</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2BA28AC"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38</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AB74AA3"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0</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4B74EAC"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35</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751CED6"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33</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878C3FA" w14:textId="77777777" w:rsidR="008A45F9" w:rsidRPr="00E96846" w:rsidRDefault="008A45F9" w:rsidP="003E7806">
            <w:pPr>
              <w:spacing w:before="100" w:beforeAutospacing="1" w:after="100" w:afterAutospacing="1" w:line="360" w:lineRule="auto"/>
              <w:contextualSpacing/>
              <w:jc w:val="center"/>
              <w:rPr>
                <w:rFonts w:eastAsia="Times New Roman"/>
                <w:color w:val="000000"/>
                <w:szCs w:val="20"/>
              </w:rPr>
            </w:pPr>
            <w:r w:rsidRPr="00E96846">
              <w:rPr>
                <w:rFonts w:eastAsia="Times New Roman"/>
                <w:color w:val="000000"/>
                <w:szCs w:val="20"/>
              </w:rPr>
              <w:t>341</w:t>
            </w:r>
          </w:p>
        </w:tc>
      </w:tr>
    </w:tbl>
    <w:p w14:paraId="3A1440CC" w14:textId="4E033AA9" w:rsidR="000C693E" w:rsidRDefault="000C693E" w:rsidP="008A45F9">
      <w:pPr>
        <w:autoSpaceDE w:val="0"/>
        <w:autoSpaceDN w:val="0"/>
        <w:adjustRightInd w:val="0"/>
        <w:spacing w:before="100" w:beforeAutospacing="1" w:after="100" w:afterAutospacing="1" w:line="360" w:lineRule="auto"/>
        <w:rPr>
          <w:bCs/>
          <w:szCs w:val="20"/>
        </w:rPr>
      </w:pPr>
      <w:r>
        <w:rPr>
          <w:b/>
          <w:noProof/>
          <w:szCs w:val="20"/>
        </w:rPr>
        <w:lastRenderedPageBreak/>
        <w:drawing>
          <wp:anchor distT="0" distB="0" distL="114300" distR="114300" simplePos="0" relativeHeight="251659264" behindDoc="1" locked="0" layoutInCell="1" allowOverlap="1" wp14:anchorId="04BE791E" wp14:editId="51F7C6C6">
            <wp:simplePos x="0" y="0"/>
            <wp:positionH relativeFrom="column">
              <wp:posOffset>971550</wp:posOffset>
            </wp:positionH>
            <wp:positionV relativeFrom="paragraph">
              <wp:posOffset>34290</wp:posOffset>
            </wp:positionV>
            <wp:extent cx="4133850" cy="3738245"/>
            <wp:effectExtent l="0" t="0" r="0" b="0"/>
            <wp:wrapTight wrapText="bothSides">
              <wp:wrapPolygon edited="0">
                <wp:start x="0" y="0"/>
                <wp:lineTo x="0" y="21464"/>
                <wp:lineTo x="21500" y="21464"/>
                <wp:lineTo x="21500" y="0"/>
                <wp:lineTo x="0" y="0"/>
              </wp:wrapPolygon>
            </wp:wrapTight>
            <wp:docPr id="1994092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092048" name="Picture 199409204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3850" cy="3738245"/>
                    </a:xfrm>
                    <a:prstGeom prst="rect">
                      <a:avLst/>
                    </a:prstGeom>
                  </pic:spPr>
                </pic:pic>
              </a:graphicData>
            </a:graphic>
            <wp14:sizeRelH relativeFrom="margin">
              <wp14:pctWidth>0</wp14:pctWidth>
            </wp14:sizeRelH>
            <wp14:sizeRelV relativeFrom="margin">
              <wp14:pctHeight>0</wp14:pctHeight>
            </wp14:sizeRelV>
          </wp:anchor>
        </w:drawing>
      </w:r>
    </w:p>
    <w:p w14:paraId="08F18A02" w14:textId="77777777" w:rsidR="000C693E" w:rsidRDefault="000C693E" w:rsidP="008A45F9">
      <w:pPr>
        <w:autoSpaceDE w:val="0"/>
        <w:autoSpaceDN w:val="0"/>
        <w:adjustRightInd w:val="0"/>
        <w:spacing w:before="100" w:beforeAutospacing="1" w:after="100" w:afterAutospacing="1" w:line="360" w:lineRule="auto"/>
        <w:rPr>
          <w:bCs/>
          <w:szCs w:val="20"/>
        </w:rPr>
      </w:pPr>
    </w:p>
    <w:p w14:paraId="2E6E52DF" w14:textId="77777777" w:rsidR="000C693E" w:rsidRDefault="000C693E" w:rsidP="008A45F9">
      <w:pPr>
        <w:autoSpaceDE w:val="0"/>
        <w:autoSpaceDN w:val="0"/>
        <w:adjustRightInd w:val="0"/>
        <w:spacing w:before="100" w:beforeAutospacing="1" w:after="100" w:afterAutospacing="1" w:line="360" w:lineRule="auto"/>
        <w:rPr>
          <w:bCs/>
          <w:szCs w:val="20"/>
        </w:rPr>
      </w:pPr>
    </w:p>
    <w:p w14:paraId="6A70FE94" w14:textId="77777777" w:rsidR="000C693E" w:rsidRDefault="000C693E" w:rsidP="008A45F9">
      <w:pPr>
        <w:autoSpaceDE w:val="0"/>
        <w:autoSpaceDN w:val="0"/>
        <w:adjustRightInd w:val="0"/>
        <w:spacing w:before="100" w:beforeAutospacing="1" w:after="100" w:afterAutospacing="1" w:line="360" w:lineRule="auto"/>
        <w:rPr>
          <w:bCs/>
          <w:szCs w:val="20"/>
        </w:rPr>
      </w:pPr>
    </w:p>
    <w:p w14:paraId="2BD9F153" w14:textId="77777777" w:rsidR="000C693E" w:rsidRDefault="000C693E" w:rsidP="008A45F9">
      <w:pPr>
        <w:autoSpaceDE w:val="0"/>
        <w:autoSpaceDN w:val="0"/>
        <w:adjustRightInd w:val="0"/>
        <w:spacing w:before="100" w:beforeAutospacing="1" w:after="100" w:afterAutospacing="1" w:line="360" w:lineRule="auto"/>
        <w:rPr>
          <w:bCs/>
          <w:szCs w:val="20"/>
        </w:rPr>
      </w:pPr>
    </w:p>
    <w:p w14:paraId="564F7672" w14:textId="77777777" w:rsidR="000C693E" w:rsidRDefault="000C693E" w:rsidP="008A45F9">
      <w:pPr>
        <w:autoSpaceDE w:val="0"/>
        <w:autoSpaceDN w:val="0"/>
        <w:adjustRightInd w:val="0"/>
        <w:spacing w:before="100" w:beforeAutospacing="1" w:after="100" w:afterAutospacing="1" w:line="360" w:lineRule="auto"/>
        <w:rPr>
          <w:bCs/>
          <w:szCs w:val="20"/>
        </w:rPr>
      </w:pPr>
    </w:p>
    <w:p w14:paraId="62DA5B47" w14:textId="77777777" w:rsidR="000C693E" w:rsidRDefault="000C693E" w:rsidP="008A45F9">
      <w:pPr>
        <w:autoSpaceDE w:val="0"/>
        <w:autoSpaceDN w:val="0"/>
        <w:adjustRightInd w:val="0"/>
        <w:spacing w:before="100" w:beforeAutospacing="1" w:after="100" w:afterAutospacing="1" w:line="360" w:lineRule="auto"/>
        <w:rPr>
          <w:bCs/>
          <w:szCs w:val="20"/>
        </w:rPr>
      </w:pPr>
    </w:p>
    <w:p w14:paraId="2A570C6F" w14:textId="77777777" w:rsidR="000C693E" w:rsidRDefault="000C693E" w:rsidP="008A45F9">
      <w:pPr>
        <w:autoSpaceDE w:val="0"/>
        <w:autoSpaceDN w:val="0"/>
        <w:adjustRightInd w:val="0"/>
        <w:spacing w:before="100" w:beforeAutospacing="1" w:after="100" w:afterAutospacing="1" w:line="360" w:lineRule="auto"/>
        <w:rPr>
          <w:bCs/>
          <w:szCs w:val="20"/>
        </w:rPr>
      </w:pPr>
    </w:p>
    <w:p w14:paraId="4999A99F" w14:textId="77777777" w:rsidR="000C693E" w:rsidRDefault="000C693E" w:rsidP="008A45F9">
      <w:pPr>
        <w:autoSpaceDE w:val="0"/>
        <w:autoSpaceDN w:val="0"/>
        <w:adjustRightInd w:val="0"/>
        <w:spacing w:before="100" w:beforeAutospacing="1" w:after="100" w:afterAutospacing="1" w:line="360" w:lineRule="auto"/>
        <w:rPr>
          <w:bCs/>
          <w:szCs w:val="20"/>
        </w:rPr>
      </w:pPr>
    </w:p>
    <w:p w14:paraId="3387C884" w14:textId="57998551" w:rsidR="008A45F9" w:rsidRPr="00D00151" w:rsidRDefault="000C693E" w:rsidP="008A45F9">
      <w:pPr>
        <w:autoSpaceDE w:val="0"/>
        <w:autoSpaceDN w:val="0"/>
        <w:adjustRightInd w:val="0"/>
        <w:spacing w:before="100" w:beforeAutospacing="1" w:after="100" w:afterAutospacing="1" w:line="360" w:lineRule="auto"/>
        <w:rPr>
          <w:bCs/>
          <w:szCs w:val="20"/>
        </w:rPr>
      </w:pPr>
      <w:r w:rsidRPr="00E96846">
        <w:rPr>
          <w:b/>
          <w:noProof/>
        </w:rPr>
        <w:drawing>
          <wp:anchor distT="0" distB="0" distL="114300" distR="114300" simplePos="0" relativeHeight="251658240" behindDoc="1" locked="0" layoutInCell="1" allowOverlap="1" wp14:anchorId="4B2C9359" wp14:editId="35CE9A07">
            <wp:simplePos x="0" y="0"/>
            <wp:positionH relativeFrom="column">
              <wp:posOffset>76200</wp:posOffset>
            </wp:positionH>
            <wp:positionV relativeFrom="paragraph">
              <wp:posOffset>907415</wp:posOffset>
            </wp:positionV>
            <wp:extent cx="5549900" cy="2298700"/>
            <wp:effectExtent l="0" t="0" r="0" b="6350"/>
            <wp:wrapTight wrapText="bothSides">
              <wp:wrapPolygon edited="0">
                <wp:start x="297" y="0"/>
                <wp:lineTo x="0" y="358"/>
                <wp:lineTo x="0" y="21302"/>
                <wp:lineTo x="297" y="21481"/>
                <wp:lineTo x="21205" y="21481"/>
                <wp:lineTo x="21501" y="21302"/>
                <wp:lineTo x="21501" y="358"/>
                <wp:lineTo x="21205" y="0"/>
                <wp:lineTo x="297" y="0"/>
              </wp:wrapPolygon>
            </wp:wrapTight>
            <wp:docPr id="7" name="Picture 7"/>
            <wp:cNvGraphicFramePr/>
            <a:graphic xmlns:a="http://schemas.openxmlformats.org/drawingml/2006/main">
              <a:graphicData uri="http://schemas.openxmlformats.org/drawingml/2006/picture">
                <pic:pic xmlns:pic="http://schemas.openxmlformats.org/drawingml/2006/picture">
                  <pic:nvPicPr>
                    <pic:cNvPr id="7" name="Picture 3"/>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49900" cy="2298700"/>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00BA0BBC" w:rsidRPr="00D00151">
        <w:rPr>
          <w:bCs/>
          <w:szCs w:val="20"/>
        </w:rPr>
        <w:t xml:space="preserve">Figure 1. </w:t>
      </w:r>
      <w:r w:rsidR="00E67EC0" w:rsidRPr="00D00151">
        <w:rPr>
          <w:bCs/>
          <w:szCs w:val="20"/>
        </w:rPr>
        <w:t xml:space="preserve">Cultivation of oyster mushroom. (A) the oyster spawn produced from pure mycelia, (B): preparation of wheat substate bags for mushroom production, (C):  mycelia covered the whole substrate bag, and (D): The mature flushes of oyster mushroom. </w:t>
      </w:r>
    </w:p>
    <w:p w14:paraId="65262DBD" w14:textId="13B509B6" w:rsidR="004E33A6" w:rsidRDefault="004E33A6" w:rsidP="008A45F9">
      <w:pPr>
        <w:autoSpaceDE w:val="0"/>
        <w:autoSpaceDN w:val="0"/>
        <w:adjustRightInd w:val="0"/>
        <w:spacing w:before="100" w:beforeAutospacing="1" w:after="100" w:afterAutospacing="1" w:line="360" w:lineRule="auto"/>
        <w:rPr>
          <w:b/>
          <w:szCs w:val="20"/>
        </w:rPr>
      </w:pPr>
    </w:p>
    <w:p w14:paraId="7B2431BD" w14:textId="379C6A70" w:rsidR="008A45F9" w:rsidRPr="000C693E" w:rsidRDefault="008A45F9" w:rsidP="008A45F9">
      <w:pPr>
        <w:autoSpaceDE w:val="0"/>
        <w:autoSpaceDN w:val="0"/>
        <w:adjustRightInd w:val="0"/>
        <w:spacing w:before="100" w:beforeAutospacing="1" w:after="100" w:afterAutospacing="1" w:line="360" w:lineRule="auto"/>
        <w:rPr>
          <w:bCs/>
          <w:szCs w:val="20"/>
        </w:rPr>
      </w:pPr>
      <w:r w:rsidRPr="000C693E">
        <w:rPr>
          <w:bCs/>
          <w:szCs w:val="20"/>
        </w:rPr>
        <w:t>Figure</w:t>
      </w:r>
      <w:r w:rsidR="000518BD" w:rsidRPr="000C693E">
        <w:rPr>
          <w:bCs/>
          <w:szCs w:val="20"/>
        </w:rPr>
        <w:t xml:space="preserve"> 2. Comparison of o</w:t>
      </w:r>
      <w:r w:rsidRPr="000C693E">
        <w:rPr>
          <w:bCs/>
          <w:szCs w:val="20"/>
        </w:rPr>
        <w:t>yster mushroom (</w:t>
      </w:r>
      <w:proofErr w:type="spellStart"/>
      <w:r w:rsidRPr="000C693E">
        <w:rPr>
          <w:bCs/>
          <w:i/>
          <w:szCs w:val="20"/>
        </w:rPr>
        <w:t>Ploeurotus</w:t>
      </w:r>
      <w:proofErr w:type="spellEnd"/>
      <w:r w:rsidRPr="000C693E">
        <w:rPr>
          <w:bCs/>
          <w:i/>
          <w:szCs w:val="20"/>
        </w:rPr>
        <w:t xml:space="preserve"> </w:t>
      </w:r>
      <w:proofErr w:type="spellStart"/>
      <w:r w:rsidRPr="000C693E">
        <w:rPr>
          <w:bCs/>
          <w:i/>
          <w:szCs w:val="20"/>
        </w:rPr>
        <w:t>spp</w:t>
      </w:r>
      <w:proofErr w:type="spellEnd"/>
      <w:r w:rsidRPr="000C693E">
        <w:rPr>
          <w:bCs/>
          <w:szCs w:val="20"/>
        </w:rPr>
        <w:t>)</w:t>
      </w:r>
      <w:r w:rsidR="000518BD" w:rsidRPr="000C693E">
        <w:rPr>
          <w:bCs/>
          <w:szCs w:val="20"/>
        </w:rPr>
        <w:t xml:space="preserve"> yield production</w:t>
      </w:r>
      <w:r w:rsidRPr="000C693E">
        <w:rPr>
          <w:bCs/>
          <w:szCs w:val="20"/>
        </w:rPr>
        <w:t xml:space="preserve"> </w:t>
      </w:r>
      <w:r w:rsidR="000518BD" w:rsidRPr="000C693E">
        <w:rPr>
          <w:bCs/>
          <w:szCs w:val="20"/>
        </w:rPr>
        <w:t xml:space="preserve">using various </w:t>
      </w:r>
      <w:r w:rsidRPr="000C693E">
        <w:rPr>
          <w:bCs/>
          <w:szCs w:val="20"/>
        </w:rPr>
        <w:t xml:space="preserve">substrates with </w:t>
      </w:r>
      <w:r w:rsidR="000518BD" w:rsidRPr="000C693E">
        <w:rPr>
          <w:bCs/>
          <w:szCs w:val="20"/>
        </w:rPr>
        <w:t xml:space="preserve">amendment </w:t>
      </w:r>
      <w:r w:rsidRPr="000C693E">
        <w:rPr>
          <w:bCs/>
          <w:szCs w:val="20"/>
        </w:rPr>
        <w:t>of supplements</w:t>
      </w:r>
      <w:r w:rsidR="000C693E">
        <w:rPr>
          <w:bCs/>
          <w:szCs w:val="20"/>
        </w:rPr>
        <w:t>.</w:t>
      </w:r>
    </w:p>
    <w:p w14:paraId="36950BEF" w14:textId="5BA3A11E" w:rsidR="008A45F9" w:rsidRPr="00E96846" w:rsidRDefault="008A45F9" w:rsidP="008A45F9">
      <w:pPr>
        <w:autoSpaceDE w:val="0"/>
        <w:autoSpaceDN w:val="0"/>
        <w:adjustRightInd w:val="0"/>
        <w:jc w:val="left"/>
        <w:rPr>
          <w:b/>
        </w:rPr>
      </w:pPr>
    </w:p>
    <w:p w14:paraId="4A8B069A" w14:textId="604DFA9E" w:rsidR="00F0754B" w:rsidRPr="00E96846" w:rsidRDefault="00F0754B" w:rsidP="00F0754B">
      <w:pPr>
        <w:autoSpaceDE w:val="0"/>
        <w:autoSpaceDN w:val="0"/>
        <w:adjustRightInd w:val="0"/>
        <w:spacing w:before="100" w:beforeAutospacing="1" w:after="100" w:afterAutospacing="1" w:line="360" w:lineRule="auto"/>
        <w:contextualSpacing/>
        <w:jc w:val="left"/>
        <w:rPr>
          <w:b/>
          <w:szCs w:val="22"/>
        </w:rPr>
      </w:pPr>
      <w:r w:rsidRPr="00E96846">
        <w:rPr>
          <w:b/>
          <w:szCs w:val="22"/>
        </w:rPr>
        <w:lastRenderedPageBreak/>
        <w:t>DISCUSSION</w:t>
      </w:r>
    </w:p>
    <w:p w14:paraId="54D1CE54" w14:textId="77777777" w:rsidR="00C45C3F" w:rsidRDefault="00F0754B" w:rsidP="00C45C3F">
      <w:pPr>
        <w:autoSpaceDE w:val="0"/>
        <w:autoSpaceDN w:val="0"/>
        <w:adjustRightInd w:val="0"/>
        <w:spacing w:before="100" w:beforeAutospacing="1" w:after="100" w:afterAutospacing="1" w:line="360" w:lineRule="auto"/>
        <w:contextualSpacing/>
      </w:pPr>
      <w:r w:rsidRPr="00E96846">
        <w:t xml:space="preserve">The </w:t>
      </w:r>
      <w:r w:rsidRPr="00E96846">
        <w:rPr>
          <w:i/>
        </w:rPr>
        <w:t xml:space="preserve">Pleurotus </w:t>
      </w:r>
      <w:proofErr w:type="spellStart"/>
      <w:r w:rsidRPr="00E96846">
        <w:rPr>
          <w:i/>
        </w:rPr>
        <w:t>spp</w:t>
      </w:r>
      <w:proofErr w:type="spellEnd"/>
      <w:r w:rsidRPr="00E96846">
        <w:rPr>
          <w:i/>
        </w:rPr>
        <w:t xml:space="preserve"> </w:t>
      </w:r>
      <w:r w:rsidRPr="00E96846">
        <w:t>are naturally grow on plant dead parts, which are usually deprived source of vitamins and nutrients. It has also been reported that mycelial growth and fruiting body development rely</w:t>
      </w:r>
      <w:r w:rsidR="00C45C3F">
        <w:t xml:space="preserve"> </w:t>
      </w:r>
      <w:r w:rsidRPr="00E96846">
        <w:t xml:space="preserve">on lingo-cellulosic substance </w:t>
      </w:r>
      <w:r w:rsidR="00C45C3F">
        <w:t>as</w:t>
      </w:r>
      <w:r w:rsidRPr="00E96846">
        <w:t xml:space="preserve"> these are good source of nitrogen and carbon with ratio of 50:1 respectively in different substrates </w:t>
      </w:r>
      <w:r w:rsidRPr="00E96846">
        <w:fldChar w:fldCharType="begin">
          <w:fldData xml:space="preserve">PEVuZE5vdGU+PENpdGU+PEF1dGhvcj5UaGFrdXI8L0F1dGhvcj48WWVhcj4yMDIwPC9ZZWFyPjxS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</w:fldData>
        </w:fldChar>
      </w:r>
      <w:r w:rsidR="00B87001">
        <w:instrText xml:space="preserve"> ADDIN EN.CITE </w:instrText>
      </w:r>
      <w:r w:rsidR="00B87001">
        <w:fldChar w:fldCharType="begin">
          <w:fldData xml:space="preserve">PEVuZE5vdGU+PENpdGU+PEF1dGhvcj5UaGFrdXI8L0F1dGhvcj48WWVhcj4yMDIwPC9ZZWFyPjxS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</w:fldData>
        </w:fldChar>
      </w:r>
      <w:r w:rsidR="00B87001">
        <w:instrText xml:space="preserve"> ADDIN EN.CITE.DATA </w:instrText>
      </w:r>
      <w:r w:rsidR="00B87001">
        <w:fldChar w:fldCharType="end"/>
      </w:r>
      <w:r w:rsidRPr="00E96846">
        <w:fldChar w:fldCharType="separate"/>
      </w:r>
      <w:r w:rsidR="00B87001">
        <w:rPr>
          <w:noProof/>
        </w:rPr>
        <w:t>(Thakur 2020; Du Plooy 2007; Koutrotsios et al. 2014)</w:t>
      </w:r>
      <w:r w:rsidRPr="00E96846">
        <w:fldChar w:fldCharType="end"/>
      </w:r>
      <w:r w:rsidRPr="00E96846">
        <w:t>.</w:t>
      </w:r>
      <w:r w:rsidR="00C45C3F">
        <w:t xml:space="preserve"> </w:t>
      </w:r>
      <w:r w:rsidRPr="00E96846">
        <w:t xml:space="preserve">Most of </w:t>
      </w:r>
      <w:r w:rsidR="00C45C3F">
        <w:t xml:space="preserve">these </w:t>
      </w:r>
      <w:r w:rsidRPr="00E96846">
        <w:t>agro</w:t>
      </w:r>
      <w:r w:rsidR="00C45C3F">
        <w:t>-</w:t>
      </w:r>
      <w:r w:rsidRPr="00E96846">
        <w:t xml:space="preserve">waste substrate, nitrogen content is between 0.5 and 0.8%, therefore the addition of nitrogen to the various substrate helps in obtaining high mushroom yield </w:t>
      </w:r>
      <w:r w:rsidRPr="00E96846">
        <w:fldChar w:fldCharType="begin"/>
      </w:r>
      <w:r w:rsidR="00B87001">
        <w:instrText xml:space="preserve"> ADDIN EN.CITE &lt;EndNote&gt;&lt;Cite&gt;&lt;Author&gt;Naraian&lt;/Author&gt;&lt;Year&gt;2009&lt;/Year&gt;&lt;RecNum&gt;55&lt;/RecNum&gt;&lt;DisplayText&gt;(Naraian et al. 2009; Koutrotsios et al. 2014)&lt;/DisplayText&gt;&lt;record&gt;&lt;rec-number&gt;55&lt;/rec-number&gt;&lt;foreign-keys&gt;&lt;key app="EN" db-id="tetevw9rnzaz5ue0026pt90rzfaz0xs2pppr" timestamp="1600067898"&gt;55&lt;/key&gt;&lt;/foreign-keys&gt;&lt;ref-type name="Journal Article"&gt;17&lt;/ref-type&gt;&lt;contributors&gt;&lt;authors&gt;&lt;author&gt;Naraian, R&lt;/author&gt;&lt;author&gt;Sahu, RK&lt;/author&gt;&lt;author&gt;Kumar, S&lt;/author&gt;&lt;author&gt;Garg, SK&lt;/author&gt;&lt;author&gt;Singh, CS&lt;/author&gt;&lt;author&gt;Kanaujia, RS %J The Environmentalist&lt;/author&gt;&lt;/authors&gt;&lt;/contributors&gt;&lt;titles&gt;&lt;title&gt;Influence of different nitrogen rich supplements during cultivation of Pleurotus florida on corn cob substrate&lt;/title&gt;&lt;/titles&gt;&lt;pages&gt;1&lt;/pages&gt;&lt;volume&gt;29&lt;/volume&gt;&lt;number&gt;1&lt;/number&gt;&lt;dates&gt;&lt;year&gt;2009&lt;/year&gt;&lt;/dates&gt;&lt;isbn&gt;0251-1088&lt;/isbn&gt;&lt;urls&gt;&lt;/urls&gt;&lt;/record&gt;&lt;/Cite&gt;&lt;Cite&gt;&lt;Author&gt;Koutrotsios&lt;/Author&gt;&lt;Year&gt;2014&lt;/Year&gt;&lt;RecNum&gt;56&lt;/RecNum&gt;&lt;record&gt;&lt;rec-number&gt;56&lt;/rec-number&gt;&lt;foreign-keys&gt;&lt;key app="EN" db-id="tetevw9rnzaz5ue0026pt90rzfaz0xs2pppr" timestamp="1600067972"&gt;56&lt;/key&gt;&lt;/foreign-keys&gt;&lt;ref-type name="Journal Article"&gt;17&lt;/ref-type&gt;&lt;contributors&gt;&lt;authors&gt;&lt;author&gt;Koutrotsios, Georgios&lt;/author&gt;&lt;author&gt;Mountzouris, Konstantinos C&lt;/author&gt;&lt;author&gt;Chatzipavlidis, Iordanis&lt;/author&gt;&lt;author&gt;Zervakis, Georgios I %J Food chemistry&lt;/author&gt;&lt;/authors&gt;&lt;/contributors&gt;&lt;titles&gt;&lt;title&gt;Bioconversion of lignocellulosic residues by Agrocybe cylindracea and Pleurotus ostreatus mushroom fungi–Assessment of their effect on the final product and spent substrate properties&lt;/title&gt;&lt;/titles&gt;&lt;pages&gt;127-135&lt;/pages&gt;&lt;volume&gt;161&lt;/volume&gt;&lt;dates&gt;&lt;year&gt;2014&lt;/year&gt;&lt;/dates&gt;&lt;isbn&gt;0308-8146&lt;/isbn&gt;&lt;urls&gt;&lt;/urls&gt;&lt;/record&gt;&lt;/Cite&gt;&lt;/EndNote&gt;</w:instrText>
      </w:r>
      <w:r w:rsidRPr="00E96846">
        <w:fldChar w:fldCharType="separate"/>
      </w:r>
      <w:r w:rsidR="00B87001">
        <w:rPr>
          <w:noProof/>
        </w:rPr>
        <w:t>(Naraian et al. 2009; Koutrotsios et al. 2014)</w:t>
      </w:r>
      <w:r w:rsidRPr="00E96846">
        <w:fldChar w:fldCharType="end"/>
      </w:r>
      <w:r w:rsidRPr="00E96846">
        <w:t xml:space="preserve">. </w:t>
      </w:r>
    </w:p>
    <w:p w14:paraId="528910D8" w14:textId="494E2233" w:rsidR="00F0754B" w:rsidRPr="00E96846" w:rsidRDefault="00C45C3F" w:rsidP="00C45C3F">
      <w:pPr>
        <w:autoSpaceDE w:val="0"/>
        <w:autoSpaceDN w:val="0"/>
        <w:adjustRightInd w:val="0"/>
        <w:spacing w:before="100" w:beforeAutospacing="1" w:after="100" w:afterAutospacing="1" w:line="360" w:lineRule="auto"/>
        <w:contextualSpacing/>
      </w:pPr>
      <w:r>
        <w:t>Thus, it is necessary to supplement other additives with substrate materials containing organic or inorganic nitrogen</w:t>
      </w:r>
      <w:r w:rsidR="00F0754B" w:rsidRPr="00E96846">
        <w:t xml:space="preserve">. The chemical and biological supplements addition in different agro waste substrates </w:t>
      </w:r>
      <w:r>
        <w:t>enhanced</w:t>
      </w:r>
      <w:r w:rsidR="00F0754B" w:rsidRPr="00E96846">
        <w:t xml:space="preserve"> appreciable yield of the mushroom. It </w:t>
      </w:r>
      <w:r>
        <w:t>was</w:t>
      </w:r>
      <w:r w:rsidR="00F0754B" w:rsidRPr="00E96846">
        <w:t xml:space="preserve"> reported that different agro substrates including wheat straw, cotton waste, sorghum waste substrate, sawdust, sugarcane leaves were suitable natural substrates on which </w:t>
      </w:r>
      <w:r w:rsidR="00F0754B" w:rsidRPr="00E96846">
        <w:rPr>
          <w:i/>
        </w:rPr>
        <w:t xml:space="preserve">Pleurotus </w:t>
      </w:r>
      <w:proofErr w:type="spellStart"/>
      <w:r w:rsidR="00F0754B" w:rsidRPr="00E96846">
        <w:rPr>
          <w:i/>
        </w:rPr>
        <w:t>spp</w:t>
      </w:r>
      <w:proofErr w:type="spellEnd"/>
      <w:r w:rsidR="00F0754B" w:rsidRPr="00E96846">
        <w:rPr>
          <w:i/>
        </w:rPr>
        <w:t xml:space="preserve"> </w:t>
      </w:r>
      <w:r w:rsidR="00F0754B" w:rsidRPr="00E96846">
        <w:t xml:space="preserve">grew very well </w:t>
      </w:r>
      <w:r w:rsidR="00F0754B" w:rsidRPr="00E96846">
        <w:fldChar w:fldCharType="begin"/>
      </w:r>
      <w:r w:rsidR="00B87001">
        <w:instrText xml:space="preserve"> ADDIN EN.CITE &lt;EndNote&gt;&lt;Cite&gt;&lt;Author&gt;Chanakya&lt;/Author&gt;&lt;Year&gt;2015&lt;/Year&gt;&lt;RecNum&gt;57&lt;/RecNum&gt;&lt;DisplayText&gt;(Chanakya, Malayil, and Vijayalakshmi 2015; Ashraf et al. 2013)&lt;/DisplayText&gt;&lt;record&gt;&lt;rec-number&gt;57&lt;/rec-number&gt;&lt;foreign-keys&gt;&lt;key app="EN" db-id="tetevw9rnzaz5ue0026pt90rzfaz0xs2pppr" timestamp="1600068049"&gt;57&lt;/key&gt;&lt;/foreign-keys&gt;&lt;ref-type name="Journal Article"&gt;17&lt;/ref-type&gt;&lt;contributors&gt;&lt;authors&gt;&lt;author&gt;Chanakya, HN&lt;/author&gt;&lt;author&gt;Malayil, Sreesha&lt;/author&gt;&lt;author&gt;Vijayalakshmi, C %J Energy for sustainable development&lt;/author&gt;&lt;/authors&gt;&lt;/contributors&gt;&lt;titles&gt;&lt;title&gt;Cultivation of Pleurotus spp. on a combination of anaerobically digested plant material and various agro-residues&lt;/title&gt;&lt;/titles&gt;&lt;pages&gt;84-92&lt;/pages&gt;&lt;volume&gt;27&lt;/volume&gt;&lt;dates&gt;&lt;year&gt;2015&lt;/year&gt;&lt;/dates&gt;&lt;isbn&gt;0973-0826&lt;/isbn&gt;&lt;urls&gt;&lt;/urls&gt;&lt;/record&gt;&lt;/Cite&gt;&lt;Cite&gt;&lt;Author&gt;Ashraf&lt;/Author&gt;&lt;Year&gt;2013&lt;/Year&gt;&lt;RecNum&gt;58&lt;/RecNum&gt;&lt;record&gt;&lt;rec-number&gt;58&lt;/rec-number&gt;&lt;foreign-keys&gt;&lt;key app="EN" db-id="tetevw9rnzaz5ue0026pt90rzfaz0xs2pppr" timestamp="1600068244"&gt;58&lt;/key&gt;&lt;/foreign-keys&gt;&lt;ref-type name="Journal Article"&gt;17&lt;/ref-type&gt;&lt;contributors&gt;&lt;authors&gt;&lt;author&gt;Ashraf, Jawad&lt;/author&gt;&lt;author&gt;Ali, Muhammad Asif&lt;/author&gt;&lt;author&gt;Ahmad, Waqas&lt;/author&gt;&lt;author&gt;Ayyub, Chaudhry Muhammad&lt;/author&gt;&lt;author&gt;Shafi, Jamil %J Food Science&lt;/author&gt;&lt;author&gt;Technology&lt;/author&gt;&lt;/authors&gt;&lt;/contributors&gt;&lt;titles&gt;&lt;title&gt;Effect of different substrate supplements on oyster mushroom (Pleurotus spp.) production&lt;/title&gt;&lt;/titles&gt;&lt;pages&gt;44-51&lt;/pages&gt;&lt;volume&gt;1&lt;/volume&gt;&lt;number&gt;3&lt;/number&gt;&lt;dates&gt;&lt;year&gt;2013&lt;/year&gt;&lt;/dates&gt;&lt;urls&gt;&lt;/urls&gt;&lt;/record&gt;&lt;/Cite&gt;&lt;/EndNote&gt;</w:instrText>
      </w:r>
      <w:r w:rsidR="00F0754B" w:rsidRPr="00E96846">
        <w:fldChar w:fldCharType="separate"/>
      </w:r>
      <w:r w:rsidR="00B87001">
        <w:rPr>
          <w:noProof/>
        </w:rPr>
        <w:t>(Chanakya, Malayil, and Vijayalakshmi 2015; Ashraf et al. 2013)</w:t>
      </w:r>
      <w:r w:rsidR="00F0754B" w:rsidRPr="00E96846">
        <w:fldChar w:fldCharType="end"/>
      </w:r>
      <w:r w:rsidR="00F0754B" w:rsidRPr="00E96846">
        <w:t xml:space="preserve">. </w:t>
      </w:r>
      <w:r w:rsidRPr="00C45C3F">
        <w:t xml:space="preserve">The addition of supplements is beneficial for the production of </w:t>
      </w:r>
      <w:r w:rsidRPr="00C45C3F">
        <w:rPr>
          <w:i/>
          <w:iCs/>
        </w:rPr>
        <w:t>P. ostreatus</w:t>
      </w:r>
      <w:r w:rsidRPr="00C45C3F">
        <w:t xml:space="preserve"> because these supplements are a major source of external nutrients and vitamins necessary for stimulating high mushroom yields</w:t>
      </w:r>
      <w:r>
        <w:t xml:space="preserve"> </w:t>
      </w:r>
      <w:r w:rsidR="00F0754B" w:rsidRPr="00E96846">
        <w:fldChar w:fldCharType="begin"/>
      </w:r>
      <w:r w:rsidR="00B87001">
        <w:instrText xml:space="preserve"> ADDIN EN.CITE &lt;EndNote&gt;&lt;Cite&gt;&lt;Author&gt;Hoa&lt;/Author&gt;&lt;Year&gt;2015&lt;/Year&gt;&lt;RecNum&gt;59&lt;/RecNum&gt;&lt;DisplayText&gt;(Hoa, Wang, and Wang 2015)&lt;/DisplayText&gt;&lt;record&gt;&lt;rec-number&gt;59&lt;/rec-number&gt;&lt;foreign-keys&gt;&lt;key app="EN" db-id="tetevw9rnzaz5ue0026pt90rzfaz0xs2pppr" timestamp="1600068525"&gt;59&lt;/key&gt;&lt;/foreign-keys&gt;&lt;ref-type name="Journal Article"&gt;17&lt;/ref-type&gt;&lt;contributors&gt;&lt;authors&gt;&lt;author&gt;Hoa, Ha Thi&lt;/author&gt;&lt;author&gt;Wang, Chun-Li&lt;/author&gt;&lt;author&gt;Wang, Chong-Ho %J Mycobiology&lt;/author&gt;&lt;/authors&gt;&lt;/contributors&gt;&lt;titles&gt;&lt;title&gt;The effects of different substrates on the growth, yield, and nutritional composition of two oyster mushrooms (Pleurotus ostreatus and Pleurotus cystidiosus)&lt;/title&gt;&lt;/titles&gt;&lt;pages&gt;423-434&lt;/pages&gt;&lt;volume&gt;43&lt;/volume&gt;&lt;number&gt;4&lt;/number&gt;&lt;dates&gt;&lt;year&gt;2015&lt;/year&gt;&lt;/dates&gt;&lt;isbn&gt;1229-8093&lt;/isbn&gt;&lt;urls&gt;&lt;/urls&gt;&lt;/record&gt;&lt;/Cite&gt;&lt;/EndNote&gt;</w:instrText>
      </w:r>
      <w:r w:rsidR="00F0754B" w:rsidRPr="00E96846">
        <w:fldChar w:fldCharType="separate"/>
      </w:r>
      <w:r w:rsidR="00B87001">
        <w:rPr>
          <w:noProof/>
        </w:rPr>
        <w:t>(Hoa, Wang, and Wang 2015)</w:t>
      </w:r>
      <w:r w:rsidR="00F0754B" w:rsidRPr="00E96846">
        <w:fldChar w:fldCharType="end"/>
      </w:r>
      <w:r w:rsidR="00F0754B" w:rsidRPr="00E96846">
        <w:t xml:space="preserve">. The supplements were found best for </w:t>
      </w:r>
      <w:r w:rsidR="00F0754B" w:rsidRPr="00E96846">
        <w:rPr>
          <w:i/>
        </w:rPr>
        <w:t>P. ostreatus</w:t>
      </w:r>
      <w:r w:rsidR="00F0754B" w:rsidRPr="00E96846">
        <w:t xml:space="preserve"> growth </w:t>
      </w:r>
      <w:r w:rsidR="00F0754B" w:rsidRPr="00E96846">
        <w:fldChar w:fldCharType="begin"/>
      </w:r>
      <w:r w:rsidR="00B87001">
        <w:instrText xml:space="preserve"> ADDIN EN.CITE &lt;EndNote&gt;&lt;Cite&gt;&lt;Author&gt;Hoa&lt;/Author&gt;&lt;Year&gt;2015&lt;/Year&gt;&lt;RecNum&gt;59&lt;/RecNum&gt;&lt;DisplayText&gt;(Hoa, Wang, and Wang 2015; KHAN¹ et al. 2012)&lt;/DisplayText&gt;&lt;record&gt;&lt;rec-number&gt;59&lt;/rec-number&gt;&lt;foreign-keys&gt;&lt;key app="EN" db-id="tetevw9rnzaz5ue0026pt90rzfaz0xs2pppr" timestamp="1600068525"&gt;59&lt;/key&gt;&lt;/foreign-keys&gt;&lt;ref-type name="Journal Article"&gt;17&lt;/ref-type&gt;&lt;contributors&gt;&lt;authors&gt;&lt;author&gt;Hoa, Ha Thi&lt;/author&gt;&lt;author&gt;Wang, Chun-Li&lt;/author&gt;&lt;author&gt;Wang, Chong-Ho %J Mycobiology&lt;/author&gt;&lt;/authors&gt;&lt;/contributors&gt;&lt;titles&gt;&lt;title&gt;The effects of different substrates on the growth, yield, and nutritional composition of two oyster mushrooms (Pleurotus ostreatus and Pleurotus cystidiosus)&lt;/title&gt;&lt;/titles&gt;&lt;pages&gt;423-434&lt;/pages&gt;&lt;volume&gt;43&lt;/volume&gt;&lt;number&gt;4&lt;/number&gt;&lt;dates&gt;&lt;year&gt;2015&lt;/year&gt;&lt;/dates&gt;&lt;isbn&gt;1229-8093&lt;/isbn&gt;&lt;urls&gt;&lt;/urls&gt;&lt;/record&gt;&lt;/Cite&gt;&lt;Cite&gt;&lt;Author&gt;KHAN¹&lt;/Author&gt;&lt;Year&gt;2012&lt;/Year&gt;&lt;RecNum&gt;60&lt;/RecNum&gt;&lt;record&gt;&lt;rec-number&gt;60&lt;/rec-number&gt;&lt;foreign-keys&gt;&lt;key app="EN" db-id="tetevw9rnzaz5ue0026pt90rzfaz0xs2pppr" timestamp="1600068747"&gt;60&lt;/key&gt;&lt;/foreign-keys&gt;&lt;ref-type name="Journal Article"&gt;17&lt;/ref-type&gt;&lt;contributors&gt;&lt;authors&gt;&lt;author&gt;KHAN¹, NASIR AHMAD&lt;/author&gt;&lt;author&gt;Ajmal¹, M&lt;/author&gt;&lt;author&gt;HAQ, M INAM UL&lt;/author&gt;&lt;author&gt;JAVED¹, NAZIR&lt;/author&gt;&lt;author&gt;Ali, M Asif&lt;/author&gt;&lt;author&gt;BINYAMIN¹, RANA&lt;/author&gt;&lt;author&gt;KHAN¹, SAJID ALEEM %J Pak. J. Bot&lt;/author&gt;&lt;/authors&gt;&lt;/contributors&gt;&lt;titles&gt;&lt;title&gt;Impact of sawdust using various woods for effective cultivation of oyster mushroom&lt;/title&gt;&lt;/titles&gt;&lt;pages&gt;399-402&lt;/pages&gt;&lt;volume&gt;44&lt;/volume&gt;&lt;number&gt;1&lt;/number&gt;&lt;dates&gt;&lt;year&gt;2012&lt;/year&gt;&lt;/dates&gt;&lt;urls&gt;&lt;/urls&gt;&lt;/record&gt;&lt;/Cite&gt;&lt;/EndNote&gt;</w:instrText>
      </w:r>
      <w:r w:rsidR="00F0754B" w:rsidRPr="00E96846">
        <w:fldChar w:fldCharType="separate"/>
      </w:r>
      <w:r w:rsidR="00B87001">
        <w:rPr>
          <w:noProof/>
        </w:rPr>
        <w:t>(Hoa, Wang, and Wang 2015; KHAN¹ et al. 2012)</w:t>
      </w:r>
      <w:r w:rsidR="00F0754B" w:rsidRPr="00E96846">
        <w:fldChar w:fldCharType="end"/>
      </w:r>
      <w:r w:rsidR="00F0754B" w:rsidRPr="00E96846">
        <w:t>.  Our result</w:t>
      </w:r>
      <w:r>
        <w:t>s</w:t>
      </w:r>
      <w:r w:rsidR="00F0754B" w:rsidRPr="00E96846">
        <w:t xml:space="preserve"> </w:t>
      </w:r>
      <w:r>
        <w:t xml:space="preserve">are in line </w:t>
      </w:r>
      <w:r w:rsidR="00F0754B" w:rsidRPr="00E96846">
        <w:t xml:space="preserve">with observation of </w:t>
      </w:r>
      <w:r w:rsidR="00F0754B" w:rsidRPr="00E96846">
        <w:fldChar w:fldCharType="begin"/>
      </w:r>
      <w:r>
        <w:instrText xml:space="preserve"> ADDIN EN.CITE &lt;EndNote&gt;&lt;Cite AuthorYear="1"&gt;&lt;Author&gt;Tesfay&lt;/Author&gt;&lt;Year&gt;2020&lt;/Year&gt;&lt;RecNum&gt;61&lt;/RecNum&gt;&lt;DisplayText&gt;Tesfay et al. (2020)&lt;/DisplayText&gt;&lt;record&gt;&lt;rec-number&gt;61&lt;/rec-number&gt;&lt;foreign-keys&gt;&lt;key app="EN" db-id="tetevw9rnzaz5ue0026pt90rzfaz0xs2pppr" timestamp="1600068868"&gt;61&lt;/key&gt;&lt;/foreign-keys&gt;&lt;ref-type name="Journal Article"&gt;17&lt;/ref-type&gt;&lt;contributors&gt;&lt;authors&gt;&lt;author&gt;Tesfay, Teklemichael&lt;/author&gt;&lt;author&gt;Godifey, Tesfay&lt;/author&gt;&lt;author&gt;Mesfin, Roman&lt;/author&gt;&lt;author&gt;Kalayu, Girmay %J AMB Express&lt;/author&gt;&lt;/authors&gt;&lt;/contributors&gt;&lt;titles&gt;&lt;title&gt;Evaluation of waste paper for cultivation of oyster mushroom (Pleurotus ostreatus) with some added supplementary materials&lt;/title&gt;&lt;/titles&gt;&lt;pages&gt;1-8&lt;/pages&gt;&lt;volume&gt;10&lt;/volume&gt;&lt;number&gt;1&lt;/number&gt;&lt;dates&gt;&lt;year&gt;2020&lt;/year&gt;&lt;/dates&gt;&lt;isbn&gt;2191-0855&lt;/isbn&gt;&lt;urls&gt;&lt;/urls&gt;&lt;/record&gt;&lt;/Cite&gt;&lt;/EndNote&gt;</w:instrText>
      </w:r>
      <w:r w:rsidR="00F0754B" w:rsidRPr="00E96846">
        <w:fldChar w:fldCharType="separate"/>
      </w:r>
      <w:r>
        <w:rPr>
          <w:noProof/>
        </w:rPr>
        <w:t>Tesfay et al. (2020)</w:t>
      </w:r>
      <w:r w:rsidR="00F0754B" w:rsidRPr="00E96846">
        <w:fldChar w:fldCharType="end"/>
      </w:r>
      <w:r w:rsidR="00F0754B" w:rsidRPr="00E96846">
        <w:t xml:space="preserve"> for mushroom cultivation. In </w:t>
      </w:r>
      <w:r>
        <w:t>this</w:t>
      </w:r>
      <w:r w:rsidR="00F0754B" w:rsidRPr="00E96846">
        <w:t xml:space="preserve"> study, high yield of fruiting body on substrates with amended of supplements</w:t>
      </w:r>
      <w:r>
        <w:t xml:space="preserve"> was observed</w:t>
      </w:r>
      <w:r w:rsidR="00F0754B" w:rsidRPr="00E96846">
        <w:t xml:space="preserve"> while </w:t>
      </w:r>
      <w:r>
        <w:t xml:space="preserve">the </w:t>
      </w:r>
      <w:r w:rsidR="00F0754B" w:rsidRPr="00E96846">
        <w:t xml:space="preserve">lower growth </w:t>
      </w:r>
      <w:r>
        <w:t xml:space="preserve">was recorded </w:t>
      </w:r>
      <w:r w:rsidR="00F0754B" w:rsidRPr="00E96846">
        <w:t xml:space="preserve">in control </w:t>
      </w:r>
      <w:r>
        <w:t xml:space="preserve">treatment </w:t>
      </w:r>
      <w:r w:rsidR="00F0754B" w:rsidRPr="00E96846">
        <w:t xml:space="preserve">without amendments of supplements </w:t>
      </w:r>
      <w:r w:rsidR="00F0754B" w:rsidRPr="00E96846">
        <w:rPr>
          <w:noProof/>
        </w:rPr>
        <w:fldChar w:fldCharType="begin"/>
      </w:r>
      <w:r w:rsidR="00B87001">
        <w:rPr>
          <w:noProof/>
        </w:rPr>
        <w:instrText xml:space="preserve"> ADDIN EN.CITE &lt;EndNote&gt;&lt;Cite&gt;&lt;Author&gt;Ashraf&lt;/Author&gt;&lt;Year&gt;2013&lt;/Year&gt;&lt;RecNum&gt;58&lt;/RecNum&gt;&lt;DisplayText&gt;(Ashraf et al. 2013)&lt;/DisplayText&gt;&lt;record&gt;&lt;rec-number&gt;58&lt;/rec-number&gt;&lt;foreign-keys&gt;&lt;key app="EN" db-id="tetevw9rnzaz5ue0026pt90rzfaz0xs2pppr" timestamp="1600068244"&gt;58&lt;/key&gt;&lt;/foreign-keys&gt;&lt;ref-type name="Journal Article"&gt;17&lt;/ref-type&gt;&lt;contributors&gt;&lt;authors&gt;&lt;author&gt;Ashraf, Jawad&lt;/author&gt;&lt;author&gt;Ali, Muhammad Asif&lt;/author&gt;&lt;author&gt;Ahmad, Waqas&lt;/author&gt;&lt;author&gt;Ayyub, Chaudhry Muhammad&lt;/author&gt;&lt;author&gt;Shafi, Jamil %J Food Science&lt;/author&gt;&lt;author&gt;Technology&lt;/author&gt;&lt;/authors&gt;&lt;/contributors&gt;&lt;titles&gt;&lt;title&gt;Effect of different substrate supplements on oyster mushroom (Pleurotus spp.) production&lt;/title&gt;&lt;/titles&gt;&lt;pages&gt;44-51&lt;/pages&gt;&lt;volume&gt;1&lt;/volume&gt;&lt;number&gt;3&lt;/number&gt;&lt;dates&gt;&lt;year&gt;2013&lt;/year&gt;&lt;/dates&gt;&lt;urls&gt;&lt;/urls&gt;&lt;/record&gt;&lt;/Cite&gt;&lt;/EndNote&gt;</w:instrText>
      </w:r>
      <w:r w:rsidR="00F0754B" w:rsidRPr="00E96846">
        <w:rPr>
          <w:noProof/>
        </w:rPr>
        <w:fldChar w:fldCharType="separate"/>
      </w:r>
      <w:r w:rsidR="00B87001">
        <w:rPr>
          <w:noProof/>
        </w:rPr>
        <w:t>(Ashraf et al. 2013)</w:t>
      </w:r>
      <w:r w:rsidR="00F0754B" w:rsidRPr="00E96846">
        <w:rPr>
          <w:noProof/>
        </w:rPr>
        <w:fldChar w:fldCharType="end"/>
      </w:r>
      <w:r w:rsidR="00F0754B" w:rsidRPr="00E96846">
        <w:rPr>
          <w:noProof/>
        </w:rPr>
        <w:t xml:space="preserve">. </w:t>
      </w:r>
      <w:r w:rsidR="00F0754B" w:rsidRPr="00E96846">
        <w:t xml:space="preserve">The various chemical and biological supplements have stimulatory effect on mushroom cultivation with source of nitrogen </w:t>
      </w:r>
      <w:r w:rsidR="00F0754B" w:rsidRPr="00E96846">
        <w:fldChar w:fldCharType="begin"/>
      </w:r>
      <w:r w:rsidR="00B87001">
        <w:instrText xml:space="preserve"> ADDIN EN.CITE &lt;EndNote&gt;&lt;Cite&gt;&lt;Author&gt;Curvetto&lt;/Author&gt;&lt;Year&gt;2002&lt;/Year&gt;&lt;RecNum&gt;66&lt;/RecNum&gt;&lt;DisplayText&gt;(Curvetto et al. 2002)&lt;/DisplayText&gt;&lt;record&gt;&lt;rec-number&gt;66&lt;/rec-number&gt;&lt;foreign-keys&gt;&lt;key app="EN" db-id="tetevw9rnzaz5ue0026pt90rzfaz0xs2pppr" timestamp="1600069985"&gt;66&lt;/key&gt;&lt;/foreign-keys&gt;&lt;ref-type name="Journal Article"&gt;17&lt;/ref-type&gt;&lt;contributors&gt;&lt;authors&gt;&lt;author&gt;Curvetto, Nestor Raul&lt;/author&gt;&lt;author&gt;Figlas, D&lt;/author&gt;&lt;author&gt;Devalis, R&lt;/author&gt;&lt;author&gt;Delmastro, S %J Bioresource Technology&lt;/author&gt;&lt;/authors&gt;&lt;/contributors&gt;&lt;titles&gt;&lt;title&gt;Growth and productivity of different Pleurotus ostreatus strains on sunflower seed hulls supplemented with N–NH4+ and/or Mn (II)&lt;/title&gt;&lt;/titles&gt;&lt;pages&gt;171-176&lt;/pages&gt;&lt;volume&gt;84&lt;/volume&gt;&lt;number&gt;2&lt;/number&gt;&lt;dates&gt;&lt;year&gt;2002&lt;/year&gt;&lt;/dates&gt;&lt;isbn&gt;0960-8524&lt;/isbn&gt;&lt;urls&gt;&lt;/urls&gt;&lt;/record&gt;&lt;/Cite&gt;&lt;/EndNote&gt;</w:instrText>
      </w:r>
      <w:r w:rsidR="00F0754B" w:rsidRPr="00E96846">
        <w:fldChar w:fldCharType="separate"/>
      </w:r>
      <w:r w:rsidR="00B87001">
        <w:rPr>
          <w:noProof/>
        </w:rPr>
        <w:t>(Curvetto et al. 2002)</w:t>
      </w:r>
      <w:r w:rsidR="00F0754B" w:rsidRPr="00E96846">
        <w:fldChar w:fldCharType="end"/>
      </w:r>
      <w:r w:rsidR="00F0754B" w:rsidRPr="00E96846">
        <w:t>. The comparison of our results regarding supplementation of different chemicals i.e</w:t>
      </w:r>
      <w:r w:rsidR="006342C7" w:rsidRPr="00E96846">
        <w:t>.</w:t>
      </w:r>
      <w:r w:rsidR="00F0754B" w:rsidRPr="00E96846">
        <w:t xml:space="preserve"> urea, diammonium phosphate, and potassium revealed that the fruit body yield was higher as compared to the control</w:t>
      </w:r>
      <w:r>
        <w:t xml:space="preserve">. </w:t>
      </w:r>
      <w:r w:rsidRPr="00E96846">
        <w:t>T</w:t>
      </w:r>
      <w:r w:rsidR="00F0754B" w:rsidRPr="00E96846">
        <w:t xml:space="preserve">hese chemicals are good source of nitrogen which </w:t>
      </w:r>
      <w:r>
        <w:t>has</w:t>
      </w:r>
      <w:r w:rsidR="00F0754B" w:rsidRPr="00E96846">
        <w:t xml:space="preserve"> </w:t>
      </w:r>
      <w:r w:rsidRPr="00E96846">
        <w:t>essential macronutrient</w:t>
      </w:r>
      <w:r>
        <w:t>s</w:t>
      </w:r>
      <w:r w:rsidR="00F0754B" w:rsidRPr="00E96846">
        <w:t xml:space="preserve"> for better growth of mushroom. However, adequate amount of supplements is necessary for better growth of mycelium and fruiting body </w:t>
      </w:r>
      <w:r w:rsidR="00F0754B" w:rsidRPr="00E96846">
        <w:fldChar w:fldCharType="begin"/>
      </w:r>
      <w:r w:rsidR="00B87001">
        <w:instrText xml:space="preserve"> ADDIN EN.CITE &lt;EndNote&gt;&lt;Cite&gt;&lt;Author&gt;Naraian&lt;/Author&gt;&lt;Year&gt;2009&lt;/Year&gt;&lt;RecNum&gt;55&lt;/RecNum&gt;&lt;DisplayText&gt;(Naraian et al. 2009)&lt;/DisplayText&gt;&lt;record&gt;&lt;rec-number&gt;55&lt;/rec-number&gt;&lt;foreign-keys&gt;&lt;key app="EN" db-id="tetevw9rnzaz5ue0026pt90rzfaz0xs2pppr" timestamp="1600067898"&gt;55&lt;/key&gt;&lt;/foreign-keys&gt;&lt;ref-type name="Journal Article"&gt;17&lt;/ref-type&gt;&lt;contributors&gt;&lt;authors&gt;&lt;author&gt;Naraian, R&lt;/author&gt;&lt;author&gt;Sahu, RK&lt;/author&gt;&lt;author&gt;Kumar, S&lt;/author&gt;&lt;author&gt;Garg, SK&lt;/author&gt;&lt;author&gt;Singh, CS&lt;/author&gt;&lt;author&gt;Kanaujia, RS %J The Environmentalist&lt;/author&gt;&lt;/authors&gt;&lt;/contributors&gt;&lt;titles&gt;&lt;title&gt;Influence of different nitrogen rich supplements during cultivation of Pleurotus florida on corn cob substrate&lt;/title&gt;&lt;/titles&gt;&lt;pages&gt;1&lt;/pages&gt;&lt;volume&gt;29&lt;/volume&gt;&lt;number&gt;1&lt;/number&gt;&lt;dates&gt;&lt;year&gt;2009&lt;/year&gt;&lt;/dates&gt;&lt;isbn&gt;0251-1088&lt;/isbn&gt;&lt;urls&gt;&lt;/urls&gt;&lt;/record&gt;&lt;/Cite&gt;&lt;/EndNote&gt;</w:instrText>
      </w:r>
      <w:r w:rsidR="00F0754B" w:rsidRPr="00E96846">
        <w:fldChar w:fldCharType="separate"/>
      </w:r>
      <w:r w:rsidR="00B87001">
        <w:rPr>
          <w:noProof/>
        </w:rPr>
        <w:t>(Naraian et al. 2009)</w:t>
      </w:r>
      <w:r w:rsidR="00F0754B" w:rsidRPr="00E96846">
        <w:fldChar w:fldCharType="end"/>
      </w:r>
      <w:r w:rsidR="00F0754B" w:rsidRPr="00E96846">
        <w:t xml:space="preserve"> recommended that substrate with amendments of supplementation; the yield can be considerably enhanced </w:t>
      </w:r>
      <w:r w:rsidR="00F0754B" w:rsidRPr="00E96846">
        <w:fldChar w:fldCharType="begin"/>
      </w:r>
      <w:r w:rsidR="00B87001">
        <w:instrText xml:space="preserve"> ADDIN EN.CITE &lt;EndNote&gt;&lt;Cite&gt;&lt;Author&gt;Pant&lt;/Author&gt;&lt;Year&gt;2006&lt;/Year&gt;&lt;RecNum&gt;85&lt;/RecNum&gt;&lt;DisplayText&gt;(Pant et al. 2006)&lt;/DisplayText&gt;&lt;record&gt;&lt;rec-number&gt;85&lt;/rec-number&gt;&lt;foreign-keys&gt;&lt;key app="EN" db-id="tetevw9rnzaz5ue0026pt90rzfaz0xs2pppr" timestamp="1600265139"&gt;85&lt;/key&gt;&lt;/foreign-keys&gt;&lt;ref-type name="Journal Article"&gt;17&lt;/ref-type&gt;&lt;contributors&gt;&lt;authors&gt;&lt;author&gt;Pant, Deepak&lt;/author&gt;&lt;author&gt;Reddy, U Gangi&lt;/author&gt;&lt;author&gt;Adholeya, Alok %J World Journal of Microbiology&lt;/author&gt;&lt;author&gt;Biotechnology&lt;/author&gt;&lt;/authors&gt;&lt;/contributors&gt;&lt;titles&gt;&lt;title&gt;Cultivation of oyster mushrooms on wheat straw and bagasse substrate amended with distillery effluent&lt;/title&gt;&lt;/titles&gt;&lt;pages&gt;267-275&lt;/pages&gt;&lt;volume&gt;22&lt;/volume&gt;&lt;number&gt;3&lt;/number&gt;&lt;dates&gt;&lt;year&gt;2006&lt;/year&gt;&lt;/dates&gt;&lt;isbn&gt;0959-3993&lt;/isbn&gt;&lt;urls&gt;&lt;/urls&gt;&lt;/record&gt;&lt;/Cite&gt;&lt;/EndNote&gt;</w:instrText>
      </w:r>
      <w:r w:rsidR="00F0754B" w:rsidRPr="00E96846">
        <w:fldChar w:fldCharType="separate"/>
      </w:r>
      <w:r w:rsidR="00B87001">
        <w:rPr>
          <w:noProof/>
        </w:rPr>
        <w:t>(Pant et al. 2006)</w:t>
      </w:r>
      <w:r w:rsidR="00F0754B" w:rsidRPr="00E96846">
        <w:fldChar w:fldCharType="end"/>
      </w:r>
      <w:r w:rsidR="00F0754B" w:rsidRPr="00E96846">
        <w:t xml:space="preserve">. In the present study, the maximum yield efficiency has been achieved with biological supplements such as rice husk, wheat bran, mustard cake amendments on agro waste substrate as previously reported </w:t>
      </w:r>
      <w:r w:rsidR="00F0754B" w:rsidRPr="00E96846">
        <w:fldChar w:fldCharType="begin"/>
      </w:r>
      <w:r w:rsidR="00B87001">
        <w:instrText xml:space="preserve"> ADDIN EN.CITE &lt;EndNote&gt;&lt;Cite&gt;&lt;Author&gt;Buendía&lt;/Author&gt;&lt;Year&gt;2016&lt;/Year&gt;&lt;RecNum&gt;86&lt;/RecNum&gt;&lt;DisplayText&gt;(Buendía, Pardo-Giménez, and de Juan-Valero 2016)&lt;/DisplayText&gt;&lt;record&gt;&lt;rec-number&gt;86&lt;/rec-number&gt;&lt;foreign-keys&gt;&lt;key app="EN" db-id="tetevw9rnzaz5ue0026pt90rzfaz0xs2pppr" timestamp="1600265221"&gt;86&lt;/key&gt;&lt;/foreign-keys&gt;&lt;ref-type name="Journal Article"&gt;17&lt;/ref-type&gt;&lt;contributors&gt;&lt;authors&gt;&lt;author&gt;Buendía, Mª Raquel Picornell&lt;/author&gt;&lt;author&gt;Pardo-Giménez, Arturo&lt;/author&gt;&lt;author&gt;de Juan-Valero, José Arturo %J Mycology&lt;/author&gt;&lt;/authors&gt;&lt;/contributors&gt;&lt;titles&gt;&lt;title&gt;Reuse of degraded Pleurotus ostreatus (Jacq.) P. Kumm. substrate by supplementation with wheat bran. Quantitative parameters&lt;/title&gt;&lt;/titles&gt;&lt;pages&gt;53&lt;/pages&gt;&lt;volume&gt;7&lt;/volume&gt;&lt;number&gt;2&lt;/number&gt;&lt;dates&gt;&lt;year&gt;2016&lt;/year&gt;&lt;/dates&gt;&lt;urls&gt;&lt;/urls&gt;&lt;/record&gt;&lt;/Cite&gt;&lt;/EndNote&gt;</w:instrText>
      </w:r>
      <w:r w:rsidR="00F0754B" w:rsidRPr="00E96846">
        <w:fldChar w:fldCharType="separate"/>
      </w:r>
      <w:r w:rsidR="00B87001">
        <w:rPr>
          <w:noProof/>
        </w:rPr>
        <w:t>(Buendía, Pardo-Giménez, and de Juan-Valero 2016)</w:t>
      </w:r>
      <w:r w:rsidR="00F0754B" w:rsidRPr="00E96846">
        <w:fldChar w:fldCharType="end"/>
      </w:r>
      <w:r w:rsidR="00F0754B" w:rsidRPr="00E96846">
        <w:t xml:space="preserve">. The comparison of our results regarding supplementation of different </w:t>
      </w:r>
      <w:r w:rsidR="00F0754B" w:rsidRPr="00E96846">
        <w:lastRenderedPageBreak/>
        <w:t xml:space="preserve">chemicals and biological compounds revealed that the fruit body yield was higher as compared to the control. Our findings are in full agreement with the aforementioned observations </w:t>
      </w:r>
      <w:r w:rsidR="00F0754B" w:rsidRPr="00E96846">
        <w:fldChar w:fldCharType="begin"/>
      </w:r>
      <w:r w:rsidR="00B87001">
        <w:instrText xml:space="preserve"> ADDIN EN.CITE &lt;EndNote&gt;&lt;Cite&gt;&lt;Author&gt;Sharma&lt;/Author&gt;&lt;Year&gt;2013&lt;/Year&gt;&lt;RecNum&gt;87&lt;/RecNum&gt;&lt;DisplayText&gt;(Sharma, Yadav, and Pokhrel 2013)&lt;/DisplayText&gt;&lt;record&gt;&lt;rec-number&gt;87&lt;/rec-number&gt;&lt;foreign-keys&gt;&lt;key app="EN" db-id="tetevw9rnzaz5ue0026pt90rzfaz0xs2pppr" timestamp="1600265437"&gt;87&lt;/key&gt;&lt;/foreign-keys&gt;&lt;ref-type name="Journal Article"&gt;17&lt;/ref-type&gt;&lt;contributors&gt;&lt;authors&gt;&lt;author&gt;Sharma, Soniya&lt;/author&gt;&lt;author&gt;Yadav, Ram Kailash P&lt;/author&gt;&lt;author&gt;Pokhrel, Chandra P %J Journal on New Biological Reports&lt;/author&gt;&lt;/authors&gt;&lt;/contributors&gt;&lt;titles&gt;&lt;title&gt;Growth and yield of oyster mushroom (Pleurotus ostreatus) on different substrates&lt;/title&gt;&lt;/titles&gt;&lt;pages&gt;03-08&lt;/pages&gt;&lt;volume&gt;2&lt;/volume&gt;&lt;number&gt;1&lt;/number&gt;&lt;dates&gt;&lt;year&gt;2013&lt;/year&gt;&lt;/dates&gt;&lt;urls&gt;&lt;/urls&gt;&lt;/record&gt;&lt;/Cite&gt;&lt;/EndNote&gt;</w:instrText>
      </w:r>
      <w:r w:rsidR="00F0754B" w:rsidRPr="00E96846">
        <w:fldChar w:fldCharType="separate"/>
      </w:r>
      <w:r w:rsidR="00B87001">
        <w:rPr>
          <w:noProof/>
        </w:rPr>
        <w:t>(Sharma, Yadav, and Pokhrel 2013)</w:t>
      </w:r>
      <w:r w:rsidR="00F0754B" w:rsidRPr="00E96846">
        <w:fldChar w:fldCharType="end"/>
      </w:r>
      <w:r w:rsidR="00F0754B" w:rsidRPr="00E96846">
        <w:t xml:space="preserve">. The two biological supplements viz wheat bran and soybean cake (SM) showed the best results and are considered as first generation supplements </w:t>
      </w:r>
      <w:r w:rsidR="00F0754B" w:rsidRPr="00E96846">
        <w:fldChar w:fldCharType="begin"/>
      </w:r>
      <w:r w:rsidR="00B87001">
        <w:instrText xml:space="preserve"> ADDIN EN.CITE &lt;EndNote&gt;&lt;Cite&gt;&lt;Author&gt;Sobhan&lt;/Author&gt;&lt;Year&gt;2006&lt;/Year&gt;&lt;RecNum&gt;88&lt;/RecNum&gt;&lt;DisplayText&gt;(Sobhan 2006)&lt;/DisplayText&gt;&lt;record&gt;&lt;rec-number&gt;88&lt;/rec-number&gt;&lt;foreign-keys&gt;&lt;key app="EN" db-id="tetevw9rnzaz5ue0026pt90rzfaz0xs2pppr" timestamp="1600265470"&gt;88&lt;/key&gt;&lt;/foreign-keys&gt;&lt;ref-type name="Journal Article"&gt;17&lt;/ref-type&gt;&lt;contributors&gt;&lt;authors&gt;&lt;author&gt;Sobhan, Md Abdus&lt;/author&gt;&lt;/authors&gt;&lt;/contributors&gt;&lt;titles&gt;&lt;title&gt;EFFECT OF DIFFERENT SUPPLEMENTS WITH DIFFERENT LEVELS TO PADDY STRAW SUBSTRATE ON THE GROWTH AND YIELD OF OYSTER MUSHROOM&lt;/title&gt;&lt;/titles&gt;&lt;dates&gt;&lt;year&gt;2006&lt;/year&gt;&lt;/dates&gt;&lt;urls&gt;&lt;/urls&gt;&lt;/record&gt;&lt;/Cite&gt;&lt;/EndNote&gt;</w:instrText>
      </w:r>
      <w:r w:rsidR="00F0754B" w:rsidRPr="00E96846">
        <w:fldChar w:fldCharType="separate"/>
      </w:r>
      <w:r w:rsidR="00F0754B" w:rsidRPr="00E96846">
        <w:rPr>
          <w:noProof/>
        </w:rPr>
        <w:t>(Sobhan 2006)</w:t>
      </w:r>
      <w:r w:rsidR="00F0754B" w:rsidRPr="00E96846">
        <w:fldChar w:fldCharType="end"/>
      </w:r>
      <w:r w:rsidR="00F0754B" w:rsidRPr="00E96846">
        <w:t xml:space="preserve">. In previous studies SM was found a better supplement, which is good source of fats and protein and  also increased mushroom yields by prompting mycelium growth and fruiting bodies due to presence of amino acids </w:t>
      </w:r>
      <w:r w:rsidR="00F0754B" w:rsidRPr="00E96846">
        <w:fldChar w:fldCharType="begin"/>
      </w:r>
      <w:r w:rsidR="00B87001">
        <w:instrText xml:space="preserve"> ADDIN EN.CITE &lt;EndNote&gt;&lt;Cite&gt;&lt;Author&gt;Obodai&lt;/Author&gt;&lt;Year&gt;2003&lt;/Year&gt;&lt;RecNum&gt;65&lt;/RecNum&gt;&lt;DisplayText&gt;(Obodai et al. 2003)&lt;/DisplayText&gt;&lt;record&gt;&lt;rec-number&gt;65&lt;/rec-number&gt;&lt;foreign-keys&gt;&lt;key app="EN" db-id="tetevw9rnzaz5ue0026pt90rzfaz0xs2pppr" timestamp="1600069627"&gt;65&lt;/key&gt;&lt;/foreign-keys&gt;&lt;ref-type name="Journal Article"&gt;17&lt;/ref-type&gt;&lt;contributors&gt;&lt;authors&gt;&lt;author&gt;Obodai, M&lt;/author&gt;&lt;author&gt;Cleland-Okine, J&lt;/author&gt;&lt;author&gt;Vowotor, KA %J Journal of Industrial Microbiology&lt;/author&gt;&lt;author&gt;Biotechnology&lt;/author&gt;&lt;/authors&gt;&lt;/contributors&gt;&lt;titles&gt;&lt;title&gt;Comparative study on the growth and yield of Pleurotus ostreatus mushroom on different lignocellulosic by-products&lt;/title&gt;&lt;/titles&gt;&lt;pages&gt;146-149&lt;/pages&gt;&lt;volume&gt;30&lt;/volume&gt;&lt;number&gt;3&lt;/number&gt;&lt;dates&gt;&lt;year&gt;2003&lt;/year&gt;&lt;/dates&gt;&lt;isbn&gt;1367-5435&lt;/isbn&gt;&lt;urls&gt;&lt;/urls&gt;&lt;/record&gt;&lt;/Cite&gt;&lt;/EndNote&gt;</w:instrText>
      </w:r>
      <w:r w:rsidR="00F0754B" w:rsidRPr="00E96846">
        <w:fldChar w:fldCharType="separate"/>
      </w:r>
      <w:r w:rsidR="00B87001">
        <w:rPr>
          <w:noProof/>
        </w:rPr>
        <w:t>(Obodai et al. 2003)</w:t>
      </w:r>
      <w:r w:rsidR="00F0754B" w:rsidRPr="00E96846">
        <w:fldChar w:fldCharType="end"/>
      </w:r>
      <w:r w:rsidR="00F0754B" w:rsidRPr="00E96846">
        <w:t xml:space="preserve">. In view of the above results, it </w:t>
      </w:r>
      <w:r>
        <w:t>was</w:t>
      </w:r>
      <w:r w:rsidR="00F0754B" w:rsidRPr="00E96846">
        <w:t xml:space="preserve"> also found that agro waste product</w:t>
      </w:r>
      <w:r w:rsidR="000A1143">
        <w:t>s;</w:t>
      </w:r>
      <w:r w:rsidR="00F0754B" w:rsidRPr="00E96846">
        <w:t xml:space="preserve"> wheat straw, cotton waste, sorghum waste substrate, sawdust, sugarcane leaves can be successfully used in mushroom cultivation. Various researchers confirmed that supplementation of various compounds at adequate concentrations showed a better result by enhancing growth rate and fruit body yield. Our result</w:t>
      </w:r>
      <w:r w:rsidR="000A1143">
        <w:t xml:space="preserve">s are in line with </w:t>
      </w:r>
      <w:r w:rsidR="000A1143" w:rsidRPr="00E96846">
        <w:fldChar w:fldCharType="begin"/>
      </w:r>
      <w:r w:rsidR="000A1143">
        <w:instrText xml:space="preserve"> ADDIN EN.CITE &lt;EndNote&gt;&lt;Cite AuthorYear="1"&gt;&lt;Author&gt;Onyango&lt;/Author&gt;&lt;Year&gt;2011&lt;/Year&gt;&lt;RecNum&gt;89&lt;/RecNum&gt;&lt;DisplayText&gt;Onyango et al. (2011)&lt;/DisplayText&gt;&lt;record&gt;&lt;rec-number&gt;89&lt;/rec-number&gt;&lt;foreign-keys&gt;&lt;key app="EN" db-id="tetevw9rnzaz5ue0026pt90rzfaz0xs2pppr" timestamp="1600265592"&gt;89&lt;/key&gt;&lt;/foreign-keys&gt;&lt;ref-type name="Journal Article"&gt;17&lt;/ref-type&gt;&lt;contributors&gt;&lt;authors&gt;&lt;author&gt;Onyango, BO&lt;/author&gt;&lt;author&gt;Palapala, Valerie A&lt;/author&gt;&lt;author&gt;Axama, PK&lt;/author&gt;&lt;author&gt;Wagai, SO&lt;/author&gt;&lt;author&gt;Gichimu, Bernard M&lt;/author&gt;&lt;/authors&gt;&lt;/contributors&gt;&lt;titles&gt;&lt;title&gt;Suitability of selected supplemented substrates for cultivation of Kenyan native wood ear mushrooms (Auricularia auricula)&lt;/title&gt;&lt;/titles&gt;&lt;dates&gt;&lt;year&gt;2011&lt;/year&gt;&lt;/dates&gt;&lt;isbn&gt;1557-4571&lt;/isbn&gt;&lt;urls&gt;&lt;/urls&gt;&lt;/record&gt;&lt;/Cite&gt;&lt;/EndNote&gt;</w:instrText>
      </w:r>
      <w:r w:rsidR="000A1143" w:rsidRPr="00E96846">
        <w:fldChar w:fldCharType="separate"/>
      </w:r>
      <w:r w:rsidR="000A1143">
        <w:rPr>
          <w:noProof/>
        </w:rPr>
        <w:t>Onyango et al. (2011)</w:t>
      </w:r>
      <w:r w:rsidR="000A1143" w:rsidRPr="00E96846">
        <w:fldChar w:fldCharType="end"/>
      </w:r>
      <w:r w:rsidR="000A1143">
        <w:t xml:space="preserve"> </w:t>
      </w:r>
      <w:r w:rsidR="00F0754B" w:rsidRPr="00E96846">
        <w:t>that Mustard cake (MC) is also the best supplement</w:t>
      </w:r>
      <w:r w:rsidR="000A1143">
        <w:t xml:space="preserve"> to promote mushroom growth and its fruit</w:t>
      </w:r>
      <w:r w:rsidR="00F0754B" w:rsidRPr="00E96846">
        <w:t xml:space="preserve">. Therefore, cultivation of </w:t>
      </w:r>
      <w:r w:rsidR="00F0754B" w:rsidRPr="00E96846">
        <w:rPr>
          <w:i/>
        </w:rPr>
        <w:t xml:space="preserve">Pleurotus </w:t>
      </w:r>
      <w:proofErr w:type="spellStart"/>
      <w:r w:rsidR="00F0754B" w:rsidRPr="00E96846">
        <w:rPr>
          <w:i/>
        </w:rPr>
        <w:t>spp</w:t>
      </w:r>
      <w:proofErr w:type="spellEnd"/>
      <w:r w:rsidR="00F0754B" w:rsidRPr="00E96846">
        <w:rPr>
          <w:i/>
        </w:rPr>
        <w:t xml:space="preserve"> </w:t>
      </w:r>
      <w:r w:rsidR="00F0754B" w:rsidRPr="00E96846">
        <w:t xml:space="preserve">cultivation on agro waste substrate </w:t>
      </w:r>
      <w:r w:rsidR="000A1143" w:rsidRPr="00E96846">
        <w:t>i.e.</w:t>
      </w:r>
      <w:r w:rsidR="00F0754B" w:rsidRPr="00E96846">
        <w:t xml:space="preserve"> cotton, wheat, maize, sorghum, paddy straw and saw dust amended with adequate concentrations especially 2 % for biological </w:t>
      </w:r>
      <w:r w:rsidR="000A1143" w:rsidRPr="00E96846">
        <w:t>supplements and</w:t>
      </w:r>
      <w:r w:rsidR="00F0754B" w:rsidRPr="00E96846">
        <w:t xml:space="preserve"> 0.5 % with chemical supplements, respectively is suggested for enhanced mushroom yield.</w:t>
      </w:r>
      <w:r w:rsidR="00B45BAD" w:rsidRPr="00E96846">
        <w:t xml:space="preserve"> </w:t>
      </w:r>
      <w:r w:rsidR="00F0754B" w:rsidRPr="00E96846">
        <w:t>The addition of rice husk to agro waste substrate significantly increased</w:t>
      </w:r>
      <w:r w:rsidR="006342C7" w:rsidRPr="00E96846">
        <w:t xml:space="preserve"> </w:t>
      </w:r>
      <w:r w:rsidR="00F0754B" w:rsidRPr="00E96846">
        <w:t xml:space="preserve">mycelium growth and fruit body formation resulted in high mushroom yield </w:t>
      </w:r>
      <w:r w:rsidR="00F0754B" w:rsidRPr="00E96846">
        <w:fldChar w:fldCharType="begin"/>
      </w:r>
      <w:r w:rsidR="00B87001">
        <w:instrText xml:space="preserve"> ADDIN EN.CITE &lt;EndNote&gt;&lt;Cite&gt;&lt;Author&gt;Obodai&lt;/Author&gt;&lt;Year&gt;2003&lt;/Year&gt;&lt;RecNum&gt;65&lt;/RecNum&gt;&lt;DisplayText&gt;(Obodai et al. 2003)&lt;/DisplayText&gt;&lt;record&gt;&lt;rec-number&gt;65&lt;/rec-number&gt;&lt;foreign-keys&gt;&lt;key app="EN" db-id="tetevw9rnzaz5ue0026pt90rzfaz0xs2pppr" timestamp="1600069627"&gt;65&lt;/key&gt;&lt;/foreign-keys&gt;&lt;ref-type name="Journal Article"&gt;17&lt;/ref-type&gt;&lt;contributors&gt;&lt;authors&gt;&lt;author&gt;Obodai, M&lt;/author&gt;&lt;author&gt;Cleland-Okine, J&lt;/author&gt;&lt;author&gt;Vowotor, KA %J Journal of Industrial Microbiology&lt;/author&gt;&lt;author&gt;Biotechnology&lt;/author&gt;&lt;/authors&gt;&lt;/contributors&gt;&lt;titles&gt;&lt;title&gt;Comparative study on the growth and yield of Pleurotus ostreatus mushroom on different lignocellulosic by-products&lt;/title&gt;&lt;/titles&gt;&lt;pages&gt;146-149&lt;/pages&gt;&lt;volume&gt;30&lt;/volume&gt;&lt;number&gt;3&lt;/number&gt;&lt;dates&gt;&lt;year&gt;2003&lt;/year&gt;&lt;/dates&gt;&lt;isbn&gt;1367-5435&lt;/isbn&gt;&lt;urls&gt;&lt;/urls&gt;&lt;/record&gt;&lt;/Cite&gt;&lt;/EndNote&gt;</w:instrText>
      </w:r>
      <w:r w:rsidR="00F0754B" w:rsidRPr="00E96846">
        <w:fldChar w:fldCharType="separate"/>
      </w:r>
      <w:r w:rsidR="00B87001">
        <w:rPr>
          <w:noProof/>
        </w:rPr>
        <w:t>(Obodai et al. 2003)</w:t>
      </w:r>
      <w:r w:rsidR="00F0754B" w:rsidRPr="00E96846">
        <w:fldChar w:fldCharType="end"/>
      </w:r>
      <w:r w:rsidR="00F0754B" w:rsidRPr="00E96846">
        <w:t>. The supplementation of chicken manure to</w:t>
      </w:r>
      <w:r w:rsidR="00B45BAD" w:rsidRPr="00E96846">
        <w:t xml:space="preserve"> </w:t>
      </w:r>
      <w:r w:rsidR="00F0754B" w:rsidRPr="00E96846">
        <w:rPr>
          <w:rFonts w:eastAsia="Times New Roman"/>
        </w:rPr>
        <w:t xml:space="preserve">wheat straw, cotton wastes, sugarcane and maize leaves substrate </w:t>
      </w:r>
      <w:r w:rsidR="00F0754B" w:rsidRPr="00E96846">
        <w:t xml:space="preserve">resulted in yield losses and this may be due to presence of high nitrogen content of the substrate </w:t>
      </w:r>
      <w:r w:rsidR="00F0754B" w:rsidRPr="00E96846">
        <w:fldChar w:fldCharType="begin"/>
      </w:r>
      <w:r w:rsidR="00B87001">
        <w:instrText xml:space="preserve"> ADDIN EN.CITE &lt;EndNote&gt;&lt;Cite&gt;&lt;Author&gt;Bellettini&lt;/Author&gt;&lt;Year&gt;2019&lt;/Year&gt;&lt;RecNum&gt;62&lt;/RecNum&gt;&lt;DisplayText&gt;(Bellettini et al. 2019; Sreekrishnan, Kohli, and Rana 2004)&lt;/DisplayText&gt;&lt;record&gt;&lt;rec-number&gt;62&lt;/rec-number&gt;&lt;foreign-keys&gt;&lt;key app="EN" db-id="tetevw9rnzaz5ue0026pt90rzfaz0xs2pppr" timestamp="1600069415"&gt;62&lt;/key&gt;&lt;/foreign-keys&gt;&lt;ref-type name="Journal Article"&gt;17&lt;/ref-type&gt;&lt;contributors&gt;&lt;authors&gt;&lt;author&gt;Bellettini, Marcelo Barba&lt;/author&gt;&lt;author&gt;Fiorda, Fernanda Assumpção&lt;/author&gt;&lt;author&gt;Maieves, Helayne Aparecida&lt;/author&gt;&lt;author&gt;Teixeira, Gerson Lopes&lt;/author&gt;&lt;author&gt;Ávila, Suelen&lt;/author&gt;&lt;author&gt;Hornung, Polyanna Silveira&lt;/author&gt;&lt;author&gt;Júnior, Agenor Maccari&lt;/author&gt;&lt;author&gt;Ribani, Rosemary Hoffmann %J Saudi Journal of Biological Sciences&lt;/author&gt;&lt;/authors&gt;&lt;/contributors&gt;&lt;titles&gt;&lt;title&gt;Factors affecting mushroom Pleurotus spp&lt;/title&gt;&lt;/titles&gt;&lt;pages&gt;633-646&lt;/pages&gt;&lt;volume&gt;26&lt;/volume&gt;&lt;number&gt;4&lt;/number&gt;&lt;dates&gt;&lt;year&gt;2019&lt;/year&gt;&lt;/dates&gt;&lt;isbn&gt;1319-562X&lt;/isbn&gt;&lt;urls&gt;&lt;/urls&gt;&lt;/record&gt;&lt;/Cite&gt;&lt;Cite&gt;&lt;Author&gt;Sreekrishnan&lt;/Author&gt;&lt;Year&gt;2004&lt;/Year&gt;&lt;RecNum&gt;64&lt;/RecNum&gt;&lt;record&gt;&lt;rec-number&gt;64&lt;/rec-number&gt;&lt;foreign-keys&gt;&lt;key app="EN" db-id="tetevw9rnzaz5ue0026pt90rzfaz0xs2pppr" timestamp="1600069478"&gt;64&lt;/key&gt;&lt;/foreign-keys&gt;&lt;ref-type name="Journal Article"&gt;17&lt;/ref-type&gt;&lt;contributors&gt;&lt;authors&gt;&lt;author&gt;Sreekrishnan, TR&lt;/author&gt;&lt;author&gt;Kohli, Sangeeta&lt;/author&gt;&lt;author&gt;Rana, Vineet %J Bioresource technology&lt;/author&gt;&lt;/authors&gt;&lt;/contributors&gt;&lt;titles&gt;&lt;title&gt;Enhancement of biogas production from solid substrates using different techniques––a review&lt;/title&gt;&lt;/titles&gt;&lt;pages&gt;1-10&lt;/pages&gt;&lt;volume&gt;95&lt;/volume&gt;&lt;number&gt;1&lt;/number&gt;&lt;dates&gt;&lt;year&gt;2004&lt;/year&gt;&lt;/dates&gt;&lt;isbn&gt;0960-8524&lt;/isbn&gt;&lt;urls&gt;&lt;/urls&gt;&lt;/record&gt;&lt;/Cite&gt;&lt;/EndNote&gt;</w:instrText>
      </w:r>
      <w:r w:rsidR="00F0754B" w:rsidRPr="00E96846">
        <w:fldChar w:fldCharType="separate"/>
      </w:r>
      <w:r w:rsidR="00B87001">
        <w:rPr>
          <w:noProof/>
        </w:rPr>
        <w:t>(Bellettini et al. 2019; Sreekrishnan, Kohli, and Rana 2004)</w:t>
      </w:r>
      <w:r w:rsidR="00F0754B" w:rsidRPr="00E96846">
        <w:fldChar w:fldCharType="end"/>
      </w:r>
      <w:r w:rsidR="00F0754B" w:rsidRPr="00E96846">
        <w:t>.</w:t>
      </w:r>
    </w:p>
    <w:p w14:paraId="5989C03C" w14:textId="77777777" w:rsidR="00B844D9" w:rsidRPr="00E96846" w:rsidRDefault="00B844D9" w:rsidP="00F0754B">
      <w:pPr>
        <w:tabs>
          <w:tab w:val="left" w:pos="4410"/>
        </w:tabs>
        <w:spacing w:before="100" w:beforeAutospacing="1" w:after="100" w:afterAutospacing="1"/>
        <w:contextualSpacing/>
        <w:rPr>
          <w:b/>
        </w:rPr>
      </w:pPr>
      <w:r w:rsidRPr="00E96846">
        <w:rPr>
          <w:b/>
        </w:rPr>
        <w:t>CONCLUSION</w:t>
      </w:r>
    </w:p>
    <w:p w14:paraId="14A0971D" w14:textId="56690415" w:rsidR="00B844D9" w:rsidRPr="00E96846" w:rsidRDefault="00B844D9" w:rsidP="000C693E">
      <w:pPr>
        <w:tabs>
          <w:tab w:val="left" w:pos="4410"/>
        </w:tabs>
        <w:spacing w:before="100" w:beforeAutospacing="1" w:after="100" w:afterAutospacing="1"/>
      </w:pPr>
      <w:r w:rsidRPr="00E96846">
        <w:rPr>
          <w:i/>
        </w:rPr>
        <w:t>P. ostreatus</w:t>
      </w:r>
      <w:r w:rsidRPr="00E96846">
        <w:t xml:space="preserve"> is known for its medicinal properties and </w:t>
      </w:r>
      <w:r w:rsidR="008A45F9">
        <w:t>also contribute to</w:t>
      </w:r>
      <w:r w:rsidRPr="00E96846">
        <w:t xml:space="preserve"> agribusiness. The yield performance of oyster mushrooms grown on </w:t>
      </w:r>
      <w:r w:rsidR="008A45F9">
        <w:t>various</w:t>
      </w:r>
      <w:r w:rsidRPr="00E96846">
        <w:t xml:space="preserve"> substrates with the addition of various biological nutrients improved its production </w:t>
      </w:r>
      <w:r w:rsidR="008A45F9">
        <w:t xml:space="preserve">as </w:t>
      </w:r>
      <w:r w:rsidRPr="00E96846">
        <w:t xml:space="preserve">compared to non-supplemented treatments. </w:t>
      </w:r>
      <w:r w:rsidR="008A45F9" w:rsidRPr="00E96846">
        <w:t>So,</w:t>
      </w:r>
      <w:r w:rsidRPr="00E96846">
        <w:t xml:space="preserve"> it is suggested to use these substrates with the addition of various biological nutrients to facilitate the farmer in profitable agribusiness.</w:t>
      </w:r>
    </w:p>
    <w:p w14:paraId="6FD1FACA" w14:textId="77777777" w:rsidR="00F0754B" w:rsidRPr="00E96846" w:rsidRDefault="00F0754B" w:rsidP="000C693E">
      <w:pPr>
        <w:tabs>
          <w:tab w:val="left" w:pos="4410"/>
        </w:tabs>
        <w:spacing w:before="100" w:beforeAutospacing="1" w:after="100" w:afterAutospacing="1"/>
        <w:contextualSpacing/>
        <w:rPr>
          <w:b/>
        </w:rPr>
      </w:pPr>
      <w:r w:rsidRPr="00E96846">
        <w:rPr>
          <w:b/>
        </w:rPr>
        <w:t xml:space="preserve">Conflict of Interest </w:t>
      </w:r>
    </w:p>
    <w:p w14:paraId="658F0D9E" w14:textId="77777777" w:rsidR="00F0754B" w:rsidRDefault="00F0754B" w:rsidP="000C693E">
      <w:pPr>
        <w:tabs>
          <w:tab w:val="left" w:pos="4410"/>
        </w:tabs>
      </w:pPr>
      <w:r w:rsidRPr="00E96846">
        <w:t>The authors affirm that they possess no conflicts of interest.</w:t>
      </w:r>
    </w:p>
    <w:p w14:paraId="157DBB28" w14:textId="3AAC8F96" w:rsidR="000C693E" w:rsidRDefault="000C693E" w:rsidP="00F0754B">
      <w:pPr>
        <w:tabs>
          <w:tab w:val="left" w:pos="4410"/>
        </w:tabs>
        <w:rPr>
          <w:b/>
          <w:noProof/>
        </w:rPr>
      </w:pPr>
      <w:r w:rsidRPr="000C693E">
        <w:rPr>
          <w:b/>
          <w:noProof/>
        </w:rPr>
        <w:t>ACKNOWLEDGEMENTS</w:t>
      </w:r>
    </w:p>
    <w:p w14:paraId="6433E121" w14:textId="220F6370" w:rsidR="000C693E" w:rsidRDefault="000C693E" w:rsidP="00F0754B">
      <w:pPr>
        <w:tabs>
          <w:tab w:val="left" w:pos="4410"/>
        </w:tabs>
        <w:rPr>
          <w:bCs/>
          <w:noProof/>
        </w:rPr>
      </w:pPr>
      <w:r w:rsidRPr="000C693E">
        <w:rPr>
          <w:bCs/>
          <w:noProof/>
        </w:rPr>
        <w:t>Not applicable</w:t>
      </w:r>
    </w:p>
    <w:p w14:paraId="4D769741" w14:textId="77777777" w:rsidR="000C693E" w:rsidRDefault="000C693E" w:rsidP="00F0754B">
      <w:pPr>
        <w:tabs>
          <w:tab w:val="left" w:pos="4410"/>
        </w:tabs>
        <w:rPr>
          <w:bCs/>
          <w:noProof/>
        </w:rPr>
      </w:pPr>
    </w:p>
    <w:p w14:paraId="57FAFF4A" w14:textId="77777777" w:rsidR="000C693E" w:rsidRDefault="000C693E" w:rsidP="00F0754B">
      <w:pPr>
        <w:tabs>
          <w:tab w:val="left" w:pos="4410"/>
        </w:tabs>
        <w:rPr>
          <w:bCs/>
          <w:noProof/>
        </w:rPr>
      </w:pPr>
    </w:p>
    <w:p w14:paraId="277907B8" w14:textId="77777777" w:rsidR="000C693E" w:rsidRDefault="000C693E" w:rsidP="00F0754B">
      <w:pPr>
        <w:tabs>
          <w:tab w:val="left" w:pos="4410"/>
        </w:tabs>
        <w:rPr>
          <w:bCs/>
          <w:noProof/>
        </w:rPr>
      </w:pPr>
    </w:p>
    <w:p w14:paraId="09E1C852" w14:textId="77777777" w:rsidR="000C693E" w:rsidRPr="000C693E" w:rsidRDefault="000C693E" w:rsidP="00F0754B">
      <w:pPr>
        <w:tabs>
          <w:tab w:val="left" w:pos="4410"/>
        </w:tabs>
        <w:rPr>
          <w:bCs/>
          <w:noProof/>
        </w:rPr>
      </w:pPr>
    </w:p>
    <w:p w14:paraId="3C0A5884" w14:textId="77777777" w:rsidR="00A02443" w:rsidRPr="00E96846" w:rsidRDefault="00A02443" w:rsidP="00A02443">
      <w:pPr>
        <w:spacing w:before="100" w:beforeAutospacing="1" w:after="100" w:afterAutospacing="1" w:line="360" w:lineRule="auto"/>
        <w:rPr>
          <w:b/>
        </w:rPr>
      </w:pPr>
      <w:r w:rsidRPr="00E96846">
        <w:rPr>
          <w:b/>
        </w:rPr>
        <w:lastRenderedPageBreak/>
        <w:t>REFRENCES</w:t>
      </w:r>
    </w:p>
    <w:p w14:paraId="0D643F22" w14:textId="77777777" w:rsidR="000A1143" w:rsidRPr="000A1143" w:rsidRDefault="00B87001" w:rsidP="000A1143">
      <w:pPr>
        <w:pStyle w:val="EndNoteBibliography"/>
        <w:ind w:left="720" w:hanging="720"/>
      </w:pPr>
      <w:r>
        <w:fldChar w:fldCharType="begin"/>
      </w:r>
      <w:r>
        <w:instrText xml:space="preserve"> ADDIN EN.REFLIST </w:instrText>
      </w:r>
      <w:r>
        <w:fldChar w:fldCharType="separate"/>
      </w:r>
      <w:r w:rsidR="000A1143" w:rsidRPr="000A1143">
        <w:t>Ashraf, Jawad, Muhammad Asif Ali, Waqas Ahmad, Chaudhry Muhammad Ayyub, Jamil %J Food Science Shafi, and Technology. 2013. 'Effect of different substrate supplements on oyster mushroom (Pleurotus spp.) production', 1: 44-51.</w:t>
      </w:r>
    </w:p>
    <w:p w14:paraId="64976A3D" w14:textId="77777777" w:rsidR="000A1143" w:rsidRPr="000A1143" w:rsidRDefault="000A1143" w:rsidP="000A1143">
      <w:pPr>
        <w:pStyle w:val="EndNoteBibliography"/>
        <w:ind w:left="720" w:hanging="720"/>
      </w:pPr>
      <w:r w:rsidRPr="000A1143">
        <w:t>Belewu, MA, and KY %J African journal of Biotechnology Belewu. 2005. 'Cultivation of mushroom (Volvariella volvacea) on banana leaves', 4.</w:t>
      </w:r>
    </w:p>
    <w:p w14:paraId="10246EB3" w14:textId="77777777" w:rsidR="000A1143" w:rsidRPr="000A1143" w:rsidRDefault="000A1143" w:rsidP="000A1143">
      <w:pPr>
        <w:pStyle w:val="EndNoteBibliography"/>
        <w:ind w:left="720" w:hanging="720"/>
      </w:pPr>
      <w:r w:rsidRPr="000A1143">
        <w:t xml:space="preserve">Bell, V, CRPG Silva, J Guina, and TH Fernandes. 2022. 'Mushrooms as future generation healthy foods', </w:t>
      </w:r>
      <w:r w:rsidRPr="000A1143">
        <w:rPr>
          <w:i/>
        </w:rPr>
        <w:t>Frontiers in Nutrition</w:t>
      </w:r>
      <w:r w:rsidRPr="000A1143">
        <w:t>, 9: 1050099.</w:t>
      </w:r>
    </w:p>
    <w:p w14:paraId="27597801" w14:textId="77777777" w:rsidR="000A1143" w:rsidRPr="000A1143" w:rsidRDefault="000A1143" w:rsidP="000A1143">
      <w:pPr>
        <w:pStyle w:val="EndNoteBibliography"/>
        <w:ind w:left="720" w:hanging="720"/>
      </w:pPr>
      <w:r w:rsidRPr="000A1143">
        <w:t>Bellettini, Marcelo Barba, Fernanda Assumpção Fiorda, Helayne Aparecida Maieves, Gerson Lopes Teixeira, Suelen Ávila, Polyanna Silveira Hornung, Agenor Maccari Júnior, and Rosemary Hoffmann %J Saudi Journal of Biological Sciences Ribani. 2019. 'Factors affecting mushroom Pleurotus spp', 26: 633-46.</w:t>
      </w:r>
    </w:p>
    <w:p w14:paraId="1CFF8A2F" w14:textId="77777777" w:rsidR="000A1143" w:rsidRPr="000A1143" w:rsidRDefault="000A1143" w:rsidP="000A1143">
      <w:pPr>
        <w:pStyle w:val="EndNoteBibliography"/>
        <w:ind w:left="720" w:hanging="720"/>
      </w:pPr>
      <w:r w:rsidRPr="000A1143">
        <w:t>Bhatti, MI, MM Jiskani, KH Wagan, MA Pathan, and MR %J Pak. J. Bot Magsi. 2007. 'Growth, development and yield of oyster mushroom, Pleurotus ostreatus (Jacq. Ex. Fr.) Kummer as affected by different spawn rates', 39: 2685-92.</w:t>
      </w:r>
    </w:p>
    <w:p w14:paraId="434C4FCA" w14:textId="77777777" w:rsidR="000A1143" w:rsidRPr="000A1143" w:rsidRDefault="000A1143" w:rsidP="000A1143">
      <w:pPr>
        <w:pStyle w:val="EndNoteBibliography"/>
        <w:ind w:left="720" w:hanging="720"/>
      </w:pPr>
      <w:r w:rsidRPr="000A1143">
        <w:t>Buendía, Mª Raquel Picornell, Arturo Pardo-Giménez, and José Arturo %J Mycology de Juan-Valero. 2016. 'Reuse of degraded Pleurotus ostreatus (Jacq.) P. Kumm. substrate by supplementation with wheat bran. Quantitative parameters', 7: 53.</w:t>
      </w:r>
    </w:p>
    <w:p w14:paraId="6A3C8DAA" w14:textId="77777777" w:rsidR="000A1143" w:rsidRPr="000A1143" w:rsidRDefault="000A1143" w:rsidP="000A1143">
      <w:pPr>
        <w:pStyle w:val="EndNoteBibliography"/>
        <w:ind w:left="720" w:hanging="720"/>
      </w:pPr>
      <w:r w:rsidRPr="000A1143">
        <w:t>Chanakya, HN, Sreesha Malayil, and C %J Energy for sustainable development Vijayalakshmi. 2015. 'Cultivation of Pleurotus spp. on a combination of anaerobically digested plant material and various agro-residues', 27: 84-92.</w:t>
      </w:r>
    </w:p>
    <w:p w14:paraId="64321E57" w14:textId="77777777" w:rsidR="000A1143" w:rsidRPr="000A1143" w:rsidRDefault="000A1143" w:rsidP="000A1143">
      <w:pPr>
        <w:pStyle w:val="EndNoteBibliography"/>
        <w:ind w:left="720" w:hanging="720"/>
      </w:pPr>
      <w:r w:rsidRPr="000A1143">
        <w:t>Curvetto, Nestor Raul, D Figlas, R Devalis, and S %J Bioresource Technology Delmastro. 2002. 'Growth and productivity of different Pleurotus ostreatus strains on sunflower seed hulls supplemented with N–NH4+ and/or Mn (II)', 84: 171-76.</w:t>
      </w:r>
    </w:p>
    <w:p w14:paraId="5918B529" w14:textId="77777777" w:rsidR="000A1143" w:rsidRPr="000A1143" w:rsidRDefault="000A1143" w:rsidP="000A1143">
      <w:pPr>
        <w:pStyle w:val="EndNoteBibliography"/>
        <w:ind w:left="720" w:hanging="720"/>
      </w:pPr>
      <w:r w:rsidRPr="000A1143">
        <w:t>Du Plooy, Gertina Wilhelmina. 2007. 'Pests, pathogens, competitors and weed fungi of cultivated oyster mushrooms (Pleurotus spp) in South Africa', University of Pretoria.</w:t>
      </w:r>
    </w:p>
    <w:p w14:paraId="28E8B15C" w14:textId="77777777" w:rsidR="000A1143" w:rsidRPr="000A1143" w:rsidRDefault="000A1143" w:rsidP="000A1143">
      <w:pPr>
        <w:pStyle w:val="EndNoteBibliography"/>
        <w:ind w:left="720" w:hanging="720"/>
      </w:pPr>
      <w:r w:rsidRPr="000A1143">
        <w:t xml:space="preserve">Fokunang, Estella Tembe, Mbong Grace Annih, Lem Edith Abongwa, Manju Evelyn Bih, Tchadji Mayoudom Vanessa, Dobgima John Fomnboh, and Charles Fokunang. 2022. </w:t>
      </w:r>
      <w:r w:rsidRPr="000A1143">
        <w:rPr>
          <w:i/>
        </w:rPr>
        <w:t>Medicinal mushroom of potential pharmaceutical toxic importance: Contribution in phytotherapy</w:t>
      </w:r>
      <w:r w:rsidRPr="000A1143">
        <w:t xml:space="preserve"> (IntechOpen).</w:t>
      </w:r>
    </w:p>
    <w:p w14:paraId="5ADF70B7" w14:textId="77777777" w:rsidR="000A1143" w:rsidRPr="000A1143" w:rsidRDefault="000A1143" w:rsidP="000A1143">
      <w:pPr>
        <w:pStyle w:val="EndNoteBibliography"/>
        <w:ind w:left="720" w:hanging="720"/>
      </w:pPr>
      <w:r w:rsidRPr="000A1143">
        <w:t>Hoa, Ha Thi, Chun-Li Wang, and Chong-Ho %J Mycobiology Wang. 2015. 'The effects of different substrates on the growth, yield, and nutritional composition of two oyster mushrooms (Pleurotus ostreatus and Pleurotus cystidiosus)', 43: 423-34.</w:t>
      </w:r>
    </w:p>
    <w:p w14:paraId="2E6E65E6" w14:textId="77777777" w:rsidR="000A1143" w:rsidRPr="000A1143" w:rsidRDefault="000A1143" w:rsidP="000A1143">
      <w:pPr>
        <w:pStyle w:val="EndNoteBibliography"/>
        <w:ind w:left="720" w:hanging="720"/>
      </w:pPr>
      <w:r w:rsidRPr="000A1143">
        <w:t>Hu, Jinguang, Valdeir Arantes, and Jack N %J Biotechnology for biofuels Saddler. 2011. 'The enhancement of enzymatic hydrolysis of lignocellulosic substrates by the addition of accessory enzymes such as xylanase: is it an additive or synergistic effect?', 4: 36.</w:t>
      </w:r>
    </w:p>
    <w:p w14:paraId="4D0A427B" w14:textId="77777777" w:rsidR="000A1143" w:rsidRPr="000A1143" w:rsidRDefault="000A1143" w:rsidP="000A1143">
      <w:pPr>
        <w:pStyle w:val="EndNoteBibliography"/>
        <w:ind w:left="720" w:hanging="720"/>
      </w:pPr>
      <w:r w:rsidRPr="000A1143">
        <w:t>Iqbal, SH, C Abdul Rauf, and M Iqbal Sheikh. 2016. 'Yield performance of oyster mushroom on different substrates'.</w:t>
      </w:r>
    </w:p>
    <w:p w14:paraId="7801DC72" w14:textId="77777777" w:rsidR="000A1143" w:rsidRPr="000A1143" w:rsidRDefault="000A1143" w:rsidP="000A1143">
      <w:pPr>
        <w:pStyle w:val="EndNoteBibliography"/>
        <w:ind w:left="720" w:hanging="720"/>
      </w:pPr>
      <w:r w:rsidRPr="000A1143">
        <w:t>KAUSAR, Tasnim, Rukhsana %J Pakistan Journal of Scientific BAJWA, and Industrial Research. 2005. 'Incorporation of button mushrooms in Pakistani dishes', 48: 417-21.</w:t>
      </w:r>
    </w:p>
    <w:p w14:paraId="5A6B32A0" w14:textId="77777777" w:rsidR="000A1143" w:rsidRPr="000A1143" w:rsidRDefault="000A1143" w:rsidP="000A1143">
      <w:pPr>
        <w:pStyle w:val="EndNoteBibliography"/>
        <w:ind w:left="720" w:hanging="720"/>
      </w:pPr>
      <w:r w:rsidRPr="000A1143">
        <w:t>KHAN¹, NASIR AHMAD, M Ajmal¹, M INAM UL HAQ, NAZIR JAVED¹, M Asif Ali, RANA BINYAMIN¹, and SAJID ALEEM %J Pak. J. Bot KHAN¹. 2012. 'Impact of sawdust using various woods for effective cultivation of oyster mushroom', 44: 399-402.</w:t>
      </w:r>
    </w:p>
    <w:p w14:paraId="03822F5D" w14:textId="77777777" w:rsidR="000A1143" w:rsidRPr="000A1143" w:rsidRDefault="000A1143" w:rsidP="000A1143">
      <w:pPr>
        <w:pStyle w:val="EndNoteBibliography"/>
        <w:ind w:left="720" w:hanging="720"/>
      </w:pPr>
      <w:r w:rsidRPr="000A1143">
        <w:t xml:space="preserve">Koutrotsios, Georgios, Konstantinos C Mountzouris, Iordanis Chatzipavlidis, and Georgios I %J Food chemistry Zervakis. 2014. 'Bioconversion of lignocellulosic residues by Agrocybe </w:t>
      </w:r>
      <w:r w:rsidRPr="000A1143">
        <w:lastRenderedPageBreak/>
        <w:t>cylindracea and Pleurotus ostreatus mushroom fungi–Assessment of their effect on the final product and spent substrate properties', 161: 127-35.</w:t>
      </w:r>
    </w:p>
    <w:p w14:paraId="03399C2B" w14:textId="77777777" w:rsidR="000A1143" w:rsidRPr="000A1143" w:rsidRDefault="000A1143" w:rsidP="000A1143">
      <w:pPr>
        <w:pStyle w:val="EndNoteBibliography"/>
        <w:ind w:left="720" w:hanging="720"/>
      </w:pPr>
      <w:r w:rsidRPr="000A1143">
        <w:t>Liu, Qizheng, Husheng Ma, Ya Zhang, and Caihong %J Critical reviews in biotechnology Dong. 2018. 'Artificial cultivation of true morels: current state, issues and perspectives', 38: 259-71.</w:t>
      </w:r>
    </w:p>
    <w:p w14:paraId="539564E6" w14:textId="77777777" w:rsidR="000A1143" w:rsidRPr="000A1143" w:rsidRDefault="000A1143" w:rsidP="000A1143">
      <w:pPr>
        <w:pStyle w:val="EndNoteBibliography"/>
        <w:ind w:left="720" w:hanging="720"/>
      </w:pPr>
      <w:r w:rsidRPr="000A1143">
        <w:t>Mandeel, QA, AA Al-Laith, SA %J World Journal of Microbiology Mohamed, and Biotechnology. 2005. 'Cultivation of oyster mushrooms (Pleurotus spp.) on various lignocellulosic wastes', 21: 601-07.</w:t>
      </w:r>
    </w:p>
    <w:p w14:paraId="1BF56D53" w14:textId="77777777" w:rsidR="000A1143" w:rsidRPr="000A1143" w:rsidRDefault="000A1143" w:rsidP="000A1143">
      <w:pPr>
        <w:pStyle w:val="EndNoteBibliography"/>
        <w:ind w:left="720" w:hanging="720"/>
      </w:pPr>
      <w:r w:rsidRPr="000A1143">
        <w:t>Mata, G, DM Murrieta Hernández, LG Iglesias %J World Journal of Microbiology Andreu, and Biotechnology. 2005. 'Changes in lignocellulolytic enzyme activites in six Pleurotus spp. strains cultivated on coffee pulp in confrontation with Trichoderma spp', 21: 143-50.</w:t>
      </w:r>
    </w:p>
    <w:p w14:paraId="2AE2CD47" w14:textId="77777777" w:rsidR="000A1143" w:rsidRPr="000A1143" w:rsidRDefault="000A1143" w:rsidP="000A1143">
      <w:pPr>
        <w:pStyle w:val="EndNoteBibliography"/>
        <w:ind w:left="720" w:hanging="720"/>
      </w:pPr>
      <w:r w:rsidRPr="000A1143">
        <w:t xml:space="preserve">Miles, Philip G, and Shu-Ting Chang. 2004. </w:t>
      </w:r>
      <w:r w:rsidRPr="000A1143">
        <w:rPr>
          <w:i/>
        </w:rPr>
        <w:t>Mushrooms: cultivation, nutritional value, medicinal effect, and environmental impact</w:t>
      </w:r>
      <w:r w:rsidRPr="000A1143">
        <w:t xml:space="preserve"> (CRC press).</w:t>
      </w:r>
    </w:p>
    <w:p w14:paraId="3790169F" w14:textId="77777777" w:rsidR="000A1143" w:rsidRPr="000A1143" w:rsidRDefault="000A1143" w:rsidP="000A1143">
      <w:pPr>
        <w:pStyle w:val="EndNoteBibliography"/>
        <w:ind w:left="720" w:hanging="720"/>
      </w:pPr>
      <w:r w:rsidRPr="000A1143">
        <w:t>Naraian, R, RK Sahu, S Kumar, SK Garg, CS Singh, and RS %J The Environmentalist Kanaujia. 2009. 'Influence of different nitrogen rich supplements during cultivation of Pleurotus florida on corn cob substrate', 29: 1.</w:t>
      </w:r>
    </w:p>
    <w:p w14:paraId="403C1470" w14:textId="77777777" w:rsidR="000A1143" w:rsidRPr="000A1143" w:rsidRDefault="000A1143" w:rsidP="000A1143">
      <w:pPr>
        <w:pStyle w:val="EndNoteBibliography"/>
        <w:ind w:left="720" w:hanging="720"/>
      </w:pPr>
      <w:r w:rsidRPr="000A1143">
        <w:t>Naraian, Ram, MP Singh, Siya %J International Journal of Current Microbiology Ram, and Applied Sciences. 2016. 'Supplementation of basal substrate to boost up substrate strength and oyster mushroom yield: an overview of substrates and supplements', 5: 543-53.</w:t>
      </w:r>
    </w:p>
    <w:p w14:paraId="74542B19" w14:textId="77777777" w:rsidR="000A1143" w:rsidRPr="000A1143" w:rsidRDefault="000A1143" w:rsidP="000A1143">
      <w:pPr>
        <w:pStyle w:val="EndNoteBibliography"/>
        <w:ind w:left="720" w:hanging="720"/>
      </w:pPr>
      <w:r w:rsidRPr="000A1143">
        <w:t>Obodai, M, J Cleland-Okine, KA %J Journal of Industrial Microbiology Vowotor, and Biotechnology. 2003. 'Comparative study on the growth and yield of Pleurotus ostreatus mushroom on different lignocellulosic by-products', 30: 146-49.</w:t>
      </w:r>
    </w:p>
    <w:p w14:paraId="3BB3C42D" w14:textId="77777777" w:rsidR="000A1143" w:rsidRPr="000A1143" w:rsidRDefault="000A1143" w:rsidP="000A1143">
      <w:pPr>
        <w:pStyle w:val="EndNoteBibliography"/>
        <w:ind w:left="720" w:hanging="720"/>
      </w:pPr>
      <w:r w:rsidRPr="000A1143">
        <w:t>Onyango, BO, Valerie A Palapala, PK Axama, SO Wagai, and Bernard M Gichimu. 2011. 'Suitability of selected supplemented substrates for cultivation of Kenyan native wood ear mushrooms (Auricularia auricula)'.</w:t>
      </w:r>
    </w:p>
    <w:p w14:paraId="1B39B518" w14:textId="77777777" w:rsidR="000A1143" w:rsidRPr="000A1143" w:rsidRDefault="000A1143" w:rsidP="000A1143">
      <w:pPr>
        <w:pStyle w:val="EndNoteBibliography"/>
        <w:ind w:left="720" w:hanging="720"/>
      </w:pPr>
      <w:r w:rsidRPr="000A1143">
        <w:t>Pant, Deepak, U Gangi Reddy, Alok %J World Journal of Microbiology Adholeya, and Biotechnology. 2006. 'Cultivation of oyster mushrooms on wheat straw and bagasse substrate amended with distillery effluent', 22: 267-75.</w:t>
      </w:r>
    </w:p>
    <w:p w14:paraId="60C22E23" w14:textId="77777777" w:rsidR="000A1143" w:rsidRPr="000A1143" w:rsidRDefault="000A1143" w:rsidP="000A1143">
      <w:pPr>
        <w:pStyle w:val="EndNoteBibliography"/>
        <w:ind w:left="720" w:hanging="720"/>
      </w:pPr>
      <w:r w:rsidRPr="000A1143">
        <w:t>Poppe, J %J Mushroom Sci. 2000. 'Use of agricultural waste materials in the cultivation of mushrooms', 15: 3-23.</w:t>
      </w:r>
    </w:p>
    <w:p w14:paraId="2220B464" w14:textId="77777777" w:rsidR="000A1143" w:rsidRPr="000A1143" w:rsidRDefault="000A1143" w:rsidP="000A1143">
      <w:pPr>
        <w:pStyle w:val="EndNoteBibliography"/>
        <w:ind w:left="720" w:hanging="720"/>
      </w:pPr>
      <w:r w:rsidRPr="000A1143">
        <w:t xml:space="preserve">Raman, Jegadeesh, Kab-Yeul Jang, Youn-Lee Oh, Minji Oh, Ji-Hoon Im, Hariprasath Lakshmanan, and Vikineswary Sabaratnam. 2021. 'Cultivation and nutritional value of prominent Pleurotus spp.: an overview', </w:t>
      </w:r>
      <w:r w:rsidRPr="000A1143">
        <w:rPr>
          <w:i/>
        </w:rPr>
        <w:t>Mycobiology</w:t>
      </w:r>
      <w:r w:rsidRPr="000A1143">
        <w:t>, 49: 1-14.</w:t>
      </w:r>
    </w:p>
    <w:p w14:paraId="6C49FEA8" w14:textId="77777777" w:rsidR="000A1143" w:rsidRPr="000A1143" w:rsidRDefault="000A1143" w:rsidP="000A1143">
      <w:pPr>
        <w:pStyle w:val="EndNoteBibliography"/>
        <w:ind w:left="720" w:hanging="720"/>
      </w:pPr>
      <w:r w:rsidRPr="000A1143">
        <w:t>Rubini, Andrea, Claudia Riccioni, Beatrice Belfiori, and Francesco %J Mycorrhiza Paolocci. 2014. 'Impact of the competition between mating types on the cultivation of Tuber melanosporum: Romeo and Juliet and the matter of space and time', 24: 19-27.</w:t>
      </w:r>
    </w:p>
    <w:p w14:paraId="1998A8E9" w14:textId="77777777" w:rsidR="000A1143" w:rsidRPr="000A1143" w:rsidRDefault="000A1143" w:rsidP="000A1143">
      <w:pPr>
        <w:pStyle w:val="EndNoteBibliography"/>
        <w:ind w:left="720" w:hanging="720"/>
      </w:pPr>
      <w:r w:rsidRPr="000A1143">
        <w:t>Sharma, Soniya, Ram Kailash P Yadav, and Chandra P %J Journal on New Biological Reports Pokhrel. 2013. 'Growth and yield of oyster mushroom (Pleurotus ostreatus) on different substrates', 2: 03-08.</w:t>
      </w:r>
    </w:p>
    <w:p w14:paraId="3578B99C" w14:textId="77777777" w:rsidR="000A1143" w:rsidRPr="000A1143" w:rsidRDefault="000A1143" w:rsidP="000A1143">
      <w:pPr>
        <w:pStyle w:val="EndNoteBibliography"/>
        <w:ind w:left="720" w:hanging="720"/>
      </w:pPr>
      <w:r w:rsidRPr="000A1143">
        <w:t>Sobhan, Md Abdus. 2006. 'EFFECT OF DIFFERENT SUPPLEMENTS WITH DIFFERENT LEVELS TO PADDY STRAW SUBSTRATE ON THE GROWTH AND YIELD OF OYSTER MUSHROOM'.</w:t>
      </w:r>
    </w:p>
    <w:p w14:paraId="60603BB1" w14:textId="77777777" w:rsidR="000A1143" w:rsidRPr="000A1143" w:rsidRDefault="000A1143" w:rsidP="000A1143">
      <w:pPr>
        <w:pStyle w:val="EndNoteBibliography"/>
        <w:ind w:left="720" w:hanging="720"/>
      </w:pPr>
      <w:r w:rsidRPr="000A1143">
        <w:t>Sreekrishnan, TR, Sangeeta Kohli, and Vineet %J Bioresource technology Rana. 2004. 'Enhancement of biogas production from solid substrates using different techniques––a review', 95: 1-10.</w:t>
      </w:r>
    </w:p>
    <w:p w14:paraId="46FB6248" w14:textId="77777777" w:rsidR="000A1143" w:rsidRPr="000A1143" w:rsidRDefault="000A1143" w:rsidP="000A1143">
      <w:pPr>
        <w:pStyle w:val="EndNoteBibliography"/>
        <w:ind w:left="720" w:hanging="720"/>
      </w:pPr>
      <w:r w:rsidRPr="000A1143">
        <w:lastRenderedPageBreak/>
        <w:t>Steyaert, Johanna M, Richard J Weld, Artemio Mendoza-Mendoza, and Alison %J Microbiology Stewart. 2010. 'Reproduction without sex: conidiation in the filamentous fungus Trichoderma', 156: 2887-900.</w:t>
      </w:r>
    </w:p>
    <w:p w14:paraId="1E5F56AC" w14:textId="77777777" w:rsidR="000A1143" w:rsidRPr="000A1143" w:rsidRDefault="000A1143" w:rsidP="000A1143">
      <w:pPr>
        <w:pStyle w:val="EndNoteBibliography"/>
        <w:ind w:left="720" w:hanging="720"/>
      </w:pPr>
      <w:r w:rsidRPr="000A1143">
        <w:t>Tesfay, Teklemichael, Tesfay Godifey, Roman Mesfin, and Girmay %J AMB Express Kalayu. 2020. 'Evaluation of waste paper for cultivation of oyster mushroom (Pleurotus ostreatus) with some added supplementary materials', 10: 1-8.</w:t>
      </w:r>
    </w:p>
    <w:p w14:paraId="160F4C4C" w14:textId="77777777" w:rsidR="000A1143" w:rsidRPr="000A1143" w:rsidRDefault="000A1143" w:rsidP="000A1143">
      <w:pPr>
        <w:pStyle w:val="EndNoteBibliography"/>
        <w:ind w:left="720" w:hanging="720"/>
      </w:pPr>
      <w:r w:rsidRPr="000A1143">
        <w:t xml:space="preserve">Thakur, M. P. 2020. 'Advances in mushroom production: key to food, nutritional and employment security: A review', </w:t>
      </w:r>
      <w:r w:rsidRPr="000A1143">
        <w:rPr>
          <w:i/>
        </w:rPr>
        <w:t>Indian Phytopathology</w:t>
      </w:r>
      <w:r w:rsidRPr="000A1143">
        <w:t>.</w:t>
      </w:r>
    </w:p>
    <w:p w14:paraId="43CF083A" w14:textId="77777777" w:rsidR="000A1143" w:rsidRPr="000A1143" w:rsidRDefault="000A1143" w:rsidP="000A1143">
      <w:pPr>
        <w:pStyle w:val="EndNoteBibliography"/>
        <w:ind w:left="720" w:hanging="720"/>
      </w:pPr>
      <w:r w:rsidRPr="000A1143">
        <w:t>Vital, Ana Carolina Pelaes, Priscila Akie Goto, Letícia Naomi Hanai, Sandra Maria Gomes-da-Costa, Benício Alves de Abreu Filho, Celso Vataru Nakamura, Paula Toshimi %J LWT-Food Science Matumoto-Pintro, and Technology. 2015. 'Microbiological, functional and rheological properties of low fat yogurt supplemented with Pleurotus ostreatus aqueous extract', 64: 1028-35.</w:t>
      </w:r>
    </w:p>
    <w:p w14:paraId="2DBE7BCA" w14:textId="77777777" w:rsidR="000A1143" w:rsidRPr="000A1143" w:rsidRDefault="000A1143" w:rsidP="000A1143">
      <w:pPr>
        <w:pStyle w:val="EndNoteBibliography"/>
        <w:ind w:left="720" w:hanging="720"/>
      </w:pPr>
      <w:r w:rsidRPr="000A1143">
        <w:t>Yang, WenJie, FengLing Guo, and ZhengJie %J Saudi journal of biological sciences Wan. 2013. 'Yield and size of oyster mushroom grown on rice/wheat straw basal substrate supplemented with cotton seed hull', 20: 333-38.</w:t>
      </w:r>
    </w:p>
    <w:p w14:paraId="4D1FDCC2" w14:textId="7679F4B5" w:rsidR="00A02443" w:rsidRPr="00E96846" w:rsidRDefault="00B87001">
      <w:r>
        <w:fldChar w:fldCharType="end"/>
      </w:r>
    </w:p>
    <w:sectPr w:rsidR="00A02443" w:rsidRPr="00E9684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thJax_Main">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BA1818"/>
    <w:multiLevelType w:val="hybridMultilevel"/>
    <w:tmpl w:val="97484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FA31E42"/>
    <w:multiLevelType w:val="hybridMultilevel"/>
    <w:tmpl w:val="97484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7144321">
    <w:abstractNumId w:val="1"/>
  </w:num>
  <w:num w:numId="2" w16cid:durableId="19859669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tevw9rnzaz5ue0026pt90rzfaz0xs2pppr&quot;&gt;Review paper library Copy Copy&lt;record-ids&gt;&lt;item&gt;53&lt;/item&gt;&lt;item&gt;54&lt;/item&gt;&lt;item&gt;55&lt;/item&gt;&lt;item&gt;56&lt;/item&gt;&lt;item&gt;57&lt;/item&gt;&lt;item&gt;58&lt;/item&gt;&lt;item&gt;59&lt;/item&gt;&lt;item&gt;60&lt;/item&gt;&lt;item&gt;61&lt;/item&gt;&lt;item&gt;62&lt;/item&gt;&lt;item&gt;64&lt;/item&gt;&lt;item&gt;65&lt;/item&gt;&lt;item&gt;66&lt;/item&gt;&lt;item&gt;68&lt;/item&gt;&lt;item&gt;69&lt;/item&gt;&lt;item&gt;70&lt;/item&gt;&lt;item&gt;71&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2086&lt;/item&gt;&lt;item&gt;2087&lt;/item&gt;&lt;item&gt;2088&lt;/item&gt;&lt;/record-ids&gt;&lt;/item&gt;&lt;/Libraries&gt;"/>
  </w:docVars>
  <w:rsids>
    <w:rsidRoot w:val="00F0754B"/>
    <w:rsid w:val="00006936"/>
    <w:rsid w:val="00027EBF"/>
    <w:rsid w:val="000301B3"/>
    <w:rsid w:val="000518BD"/>
    <w:rsid w:val="000666BD"/>
    <w:rsid w:val="00081F78"/>
    <w:rsid w:val="000A1143"/>
    <w:rsid w:val="000A2968"/>
    <w:rsid w:val="000B2404"/>
    <w:rsid w:val="000C382E"/>
    <w:rsid w:val="000C693E"/>
    <w:rsid w:val="000D7D20"/>
    <w:rsid w:val="001248C5"/>
    <w:rsid w:val="001428AA"/>
    <w:rsid w:val="001A2C56"/>
    <w:rsid w:val="001D092D"/>
    <w:rsid w:val="001D1AF2"/>
    <w:rsid w:val="001D27B0"/>
    <w:rsid w:val="001F7213"/>
    <w:rsid w:val="00212BE0"/>
    <w:rsid w:val="0022088C"/>
    <w:rsid w:val="002251CD"/>
    <w:rsid w:val="00286484"/>
    <w:rsid w:val="002B322E"/>
    <w:rsid w:val="00305E44"/>
    <w:rsid w:val="00320940"/>
    <w:rsid w:val="00352653"/>
    <w:rsid w:val="00434DCD"/>
    <w:rsid w:val="0043642A"/>
    <w:rsid w:val="004A5347"/>
    <w:rsid w:val="004B3E4E"/>
    <w:rsid w:val="004E33A6"/>
    <w:rsid w:val="004F303C"/>
    <w:rsid w:val="005341D7"/>
    <w:rsid w:val="005346A5"/>
    <w:rsid w:val="00555FA5"/>
    <w:rsid w:val="005806CF"/>
    <w:rsid w:val="00627218"/>
    <w:rsid w:val="006342C7"/>
    <w:rsid w:val="00647908"/>
    <w:rsid w:val="00660698"/>
    <w:rsid w:val="00696842"/>
    <w:rsid w:val="006E283E"/>
    <w:rsid w:val="006F49D4"/>
    <w:rsid w:val="0071649D"/>
    <w:rsid w:val="00722236"/>
    <w:rsid w:val="00763AB5"/>
    <w:rsid w:val="007A1247"/>
    <w:rsid w:val="007C6617"/>
    <w:rsid w:val="007C7065"/>
    <w:rsid w:val="0083191B"/>
    <w:rsid w:val="00867720"/>
    <w:rsid w:val="008A45F9"/>
    <w:rsid w:val="008F31C0"/>
    <w:rsid w:val="009A52DB"/>
    <w:rsid w:val="009D3893"/>
    <w:rsid w:val="009F2C74"/>
    <w:rsid w:val="00A02443"/>
    <w:rsid w:val="00A92024"/>
    <w:rsid w:val="00AE0BA6"/>
    <w:rsid w:val="00B076DC"/>
    <w:rsid w:val="00B45BAD"/>
    <w:rsid w:val="00B844D9"/>
    <w:rsid w:val="00B87001"/>
    <w:rsid w:val="00BA0BBC"/>
    <w:rsid w:val="00BE25F5"/>
    <w:rsid w:val="00C15DC1"/>
    <w:rsid w:val="00C45C3F"/>
    <w:rsid w:val="00C468AD"/>
    <w:rsid w:val="00C90EBA"/>
    <w:rsid w:val="00CD7133"/>
    <w:rsid w:val="00CF32F4"/>
    <w:rsid w:val="00D00151"/>
    <w:rsid w:val="00D61C29"/>
    <w:rsid w:val="00E176E8"/>
    <w:rsid w:val="00E608BF"/>
    <w:rsid w:val="00E67EC0"/>
    <w:rsid w:val="00E96846"/>
    <w:rsid w:val="00EE5C39"/>
    <w:rsid w:val="00EF2E2D"/>
    <w:rsid w:val="00F0754B"/>
    <w:rsid w:val="00F51E1A"/>
    <w:rsid w:val="00F575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59D990"/>
  <w15:chartTrackingRefBased/>
  <w15:docId w15:val="{98118596-AE68-4498-A323-49EE95FFD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754B"/>
    <w:pPr>
      <w:spacing w:after="0" w:line="240" w:lineRule="auto"/>
      <w:jc w:val="both"/>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754B"/>
    <w:rPr>
      <w:color w:val="0000FF"/>
      <w:u w:val="single"/>
    </w:rPr>
  </w:style>
  <w:style w:type="character" w:customStyle="1" w:styleId="A2">
    <w:name w:val="A2"/>
    <w:uiPriority w:val="99"/>
    <w:rsid w:val="00F0754B"/>
    <w:rPr>
      <w:rFonts w:ascii="Calibri" w:hAnsi="Calibri" w:cs="Calibri" w:hint="default"/>
      <w:b/>
      <w:bCs/>
      <w:color w:val="000000"/>
      <w:sz w:val="26"/>
      <w:szCs w:val="26"/>
    </w:rPr>
  </w:style>
  <w:style w:type="character" w:customStyle="1" w:styleId="A5">
    <w:name w:val="A5"/>
    <w:uiPriority w:val="99"/>
    <w:rsid w:val="00F0754B"/>
    <w:rPr>
      <w:color w:val="000000"/>
      <w:sz w:val="20"/>
      <w:szCs w:val="20"/>
    </w:rPr>
  </w:style>
  <w:style w:type="table" w:styleId="TableGrid">
    <w:name w:val="Table Grid"/>
    <w:basedOn w:val="TableNormal"/>
    <w:uiPriority w:val="39"/>
    <w:rsid w:val="00F0754B"/>
    <w:pPr>
      <w:spacing w:after="0" w:line="240" w:lineRule="auto"/>
      <w:jc w:val="both"/>
    </w:pPr>
    <w:rPr>
      <w:rFonts w:ascii="Times New Roman" w:hAnsi="Times New Roman" w:cs="Times New Roman"/>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B844D9"/>
    <w:pPr>
      <w:ind w:left="720"/>
      <w:contextualSpacing/>
    </w:pPr>
  </w:style>
  <w:style w:type="character" w:customStyle="1" w:styleId="author-sup-separator">
    <w:name w:val="author-sup-separator"/>
    <w:basedOn w:val="DefaultParagraphFont"/>
    <w:rsid w:val="00A02443"/>
  </w:style>
  <w:style w:type="character" w:customStyle="1" w:styleId="comma">
    <w:name w:val="comma"/>
    <w:basedOn w:val="DefaultParagraphFont"/>
    <w:rsid w:val="00A02443"/>
  </w:style>
  <w:style w:type="character" w:customStyle="1" w:styleId="title-text">
    <w:name w:val="title-text"/>
    <w:basedOn w:val="DefaultParagraphFont"/>
    <w:rsid w:val="00A02443"/>
  </w:style>
  <w:style w:type="character" w:styleId="Emphasis">
    <w:name w:val="Emphasis"/>
    <w:basedOn w:val="DefaultParagraphFont"/>
    <w:uiPriority w:val="20"/>
    <w:qFormat/>
    <w:rsid w:val="00A02443"/>
    <w:rPr>
      <w:i/>
      <w:iCs/>
    </w:rPr>
  </w:style>
  <w:style w:type="character" w:customStyle="1" w:styleId="cit">
    <w:name w:val="cit"/>
    <w:basedOn w:val="DefaultParagraphFont"/>
    <w:rsid w:val="00A02443"/>
  </w:style>
  <w:style w:type="character" w:styleId="Strong">
    <w:name w:val="Strong"/>
    <w:basedOn w:val="DefaultParagraphFont"/>
    <w:uiPriority w:val="22"/>
    <w:qFormat/>
    <w:rsid w:val="00A02443"/>
    <w:rPr>
      <w:b/>
      <w:bCs/>
    </w:rPr>
  </w:style>
  <w:style w:type="character" w:customStyle="1" w:styleId="EndNoteBibliographyChar">
    <w:name w:val="EndNote Bibliography Char"/>
    <w:basedOn w:val="DefaultParagraphFont"/>
    <w:link w:val="EndNoteBibliography"/>
    <w:locked/>
    <w:rsid w:val="00A02443"/>
    <w:rPr>
      <w:rFonts w:ascii="Times New Roman" w:hAnsi="Times New Roman" w:cs="Times New Roman"/>
      <w:noProof/>
      <w:sz w:val="24"/>
    </w:rPr>
  </w:style>
  <w:style w:type="paragraph" w:customStyle="1" w:styleId="EndNoteBibliography">
    <w:name w:val="EndNote Bibliography"/>
    <w:basedOn w:val="Normal"/>
    <w:link w:val="EndNoteBibliographyChar"/>
    <w:rsid w:val="00A02443"/>
    <w:rPr>
      <w:noProof/>
      <w:szCs w:val="22"/>
    </w:rPr>
  </w:style>
  <w:style w:type="paragraph" w:customStyle="1" w:styleId="EndNoteBibliographyTitle">
    <w:name w:val="EndNote Bibliography Title"/>
    <w:basedOn w:val="Normal"/>
    <w:link w:val="EndNoteBibliographyTitleChar"/>
    <w:rsid w:val="00B87001"/>
    <w:pPr>
      <w:jc w:val="center"/>
    </w:pPr>
    <w:rPr>
      <w:noProof/>
    </w:rPr>
  </w:style>
  <w:style w:type="character" w:customStyle="1" w:styleId="EndNoteBibliographyTitleChar">
    <w:name w:val="EndNote Bibliography Title Char"/>
    <w:basedOn w:val="DefaultParagraphFont"/>
    <w:link w:val="EndNoteBibliographyTitle"/>
    <w:rsid w:val="00B87001"/>
    <w:rPr>
      <w:rFonts w:ascii="Times New Roman" w:hAnsi="Times New Roman" w:cs="Times New Roman"/>
      <w:noProof/>
      <w:sz w:val="24"/>
      <w:szCs w:val="24"/>
    </w:rPr>
  </w:style>
  <w:style w:type="paragraph" w:customStyle="1" w:styleId="p">
    <w:name w:val="p"/>
    <w:basedOn w:val="Normal"/>
    <w:rsid w:val="00696842"/>
    <w:pPr>
      <w:spacing w:before="100" w:beforeAutospacing="1" w:after="100" w:afterAutospacing="1"/>
      <w:jc w:val="left"/>
    </w:pPr>
    <w:rPr>
      <w:rFonts w:eastAsia="Times New Roman"/>
      <w:lang w:val="en-GB" w:eastAsia="zh-CN"/>
    </w:rPr>
  </w:style>
  <w:style w:type="character" w:customStyle="1" w:styleId="mtext">
    <w:name w:val="mtext"/>
    <w:basedOn w:val="DefaultParagraphFont"/>
    <w:rsid w:val="00696842"/>
  </w:style>
  <w:style w:type="character" w:customStyle="1" w:styleId="mo">
    <w:name w:val="mo"/>
    <w:basedOn w:val="DefaultParagraphFont"/>
    <w:rsid w:val="00696842"/>
  </w:style>
  <w:style w:type="character" w:customStyle="1" w:styleId="mn">
    <w:name w:val="mn"/>
    <w:basedOn w:val="DefaultParagraphFont"/>
    <w:rsid w:val="00696842"/>
  </w:style>
  <w:style w:type="character" w:styleId="UnresolvedMention">
    <w:name w:val="Unresolved Mention"/>
    <w:basedOn w:val="DefaultParagraphFont"/>
    <w:uiPriority w:val="99"/>
    <w:semiHidden/>
    <w:unhideWhenUsed/>
    <w:rsid w:val="00D61C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948106">
      <w:bodyDiv w:val="1"/>
      <w:marLeft w:val="0"/>
      <w:marRight w:val="0"/>
      <w:marTop w:val="0"/>
      <w:marBottom w:val="0"/>
      <w:divBdr>
        <w:top w:val="none" w:sz="0" w:space="0" w:color="auto"/>
        <w:left w:val="none" w:sz="0" w:space="0" w:color="auto"/>
        <w:bottom w:val="none" w:sz="0" w:space="0" w:color="auto"/>
        <w:right w:val="none" w:sz="0" w:space="0" w:color="auto"/>
      </w:divBdr>
    </w:div>
    <w:div w:id="341861057">
      <w:bodyDiv w:val="1"/>
      <w:marLeft w:val="0"/>
      <w:marRight w:val="0"/>
      <w:marTop w:val="0"/>
      <w:marBottom w:val="0"/>
      <w:divBdr>
        <w:top w:val="none" w:sz="0" w:space="0" w:color="auto"/>
        <w:left w:val="none" w:sz="0" w:space="0" w:color="auto"/>
        <w:bottom w:val="none" w:sz="0" w:space="0" w:color="auto"/>
        <w:right w:val="none" w:sz="0" w:space="0" w:color="auto"/>
      </w:divBdr>
    </w:div>
    <w:div w:id="1555771076">
      <w:bodyDiv w:val="1"/>
      <w:marLeft w:val="0"/>
      <w:marRight w:val="0"/>
      <w:marTop w:val="0"/>
      <w:marBottom w:val="0"/>
      <w:divBdr>
        <w:top w:val="none" w:sz="0" w:space="0" w:color="auto"/>
        <w:left w:val="none" w:sz="0" w:space="0" w:color="auto"/>
        <w:bottom w:val="none" w:sz="0" w:space="0" w:color="auto"/>
        <w:right w:val="none" w:sz="0" w:space="0" w:color="auto"/>
      </w:divBdr>
      <w:divsChild>
        <w:div w:id="1149979792">
          <w:marLeft w:val="0"/>
          <w:marRight w:val="0"/>
          <w:marTop w:val="400"/>
          <w:marBottom w:val="400"/>
          <w:divBdr>
            <w:top w:val="none" w:sz="0" w:space="0" w:color="auto"/>
            <w:left w:val="none" w:sz="0" w:space="0" w:color="auto"/>
            <w:bottom w:val="none" w:sz="0" w:space="0" w:color="auto"/>
            <w:right w:val="none" w:sz="0" w:space="0" w:color="auto"/>
          </w:divBdr>
          <w:divsChild>
            <w:div w:id="694966280">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beel@af.czu.cz" TargetMode="Externa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mailto:owais.iqbal918@gail.com" TargetMode="External"/><Relationship Id="rId12"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rizwan9004@gmail.com" TargetMode="External"/><Relationship Id="rId11" Type="http://schemas.openxmlformats.org/officeDocument/2006/relationships/hyperlink" Target="mailto:owais.iqbal.918@gmail.com" TargetMode="External"/><Relationship Id="rId5" Type="http://schemas.openxmlformats.org/officeDocument/2006/relationships/hyperlink" Target="mailto:shaziaakram1947@yahoo.com" TargetMode="External"/><Relationship Id="rId15" Type="http://schemas.openxmlformats.org/officeDocument/2006/relationships/theme" Target="theme/theme1.xml"/><Relationship Id="rId10" Type="http://schemas.openxmlformats.org/officeDocument/2006/relationships/hyperlink" Target="mailto:malikhanzada@sau.edu.pk" TargetMode="External"/><Relationship Id="rId4" Type="http://schemas.openxmlformats.org/officeDocument/2006/relationships/webSettings" Target="webSettings.xml"/><Relationship Id="rId9" Type="http://schemas.openxmlformats.org/officeDocument/2006/relationships/hyperlink" Target="mailto:nimrak62@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9</TotalTime>
  <Pages>13</Pages>
  <Words>8640</Words>
  <Characters>49249</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owais iqbal</cp:lastModifiedBy>
  <cp:revision>64</cp:revision>
  <dcterms:created xsi:type="dcterms:W3CDTF">2022-11-06T02:03:00Z</dcterms:created>
  <dcterms:modified xsi:type="dcterms:W3CDTF">2024-03-12T04:40:00Z</dcterms:modified>
</cp:coreProperties>
</file>